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6ADC78C" w14:textId="77777777" w:rsidR="007A1183" w:rsidRDefault="007A1183" w:rsidP="007A1183">
      <w:pPr>
        <w:rPr>
          <w:b/>
          <w:lang w:val="en-GB"/>
        </w:rPr>
      </w:pPr>
    </w:p>
    <w:p w14:paraId="40CA3BA6" w14:textId="648898D7" w:rsidR="009D68F8" w:rsidRDefault="009D68F8" w:rsidP="007A1183">
      <w:pPr>
        <w:rPr>
          <w:b/>
          <w:lang w:val="en-GB"/>
        </w:rPr>
      </w:pPr>
      <w:bookmarkStart w:id="0" w:name="_GoBack"/>
      <w:bookmarkEnd w:id="0"/>
      <w:r w:rsidRPr="00227E2A">
        <w:rPr>
          <w:b/>
          <w:highlight w:val="yellow"/>
          <w:lang w:val="en-GB"/>
        </w:rPr>
        <w:t>Note – the adoc version of the specifications are now being used in preference, and contain the most up-to-date text. These specifications are kept here temporarily to ensure all comments and text have been transferred over correctly</w:t>
      </w:r>
    </w:p>
    <w:p w14:paraId="295F36C8" w14:textId="77777777" w:rsidR="009D68F8" w:rsidRDefault="009D68F8" w:rsidP="007A1183">
      <w:pPr>
        <w:rPr>
          <w:b/>
          <w:lang w:val="en-GB"/>
        </w:rPr>
      </w:pPr>
    </w:p>
    <w:p w14:paraId="44C56A93" w14:textId="77777777" w:rsidR="009D68F8" w:rsidRDefault="009D68F8" w:rsidP="007A1183">
      <w:pPr>
        <w:rPr>
          <w:b/>
          <w:lang w:val="en-GB"/>
        </w:rPr>
      </w:pPr>
    </w:p>
    <w:p w14:paraId="73CD1102" w14:textId="13FF276B" w:rsidR="007A1183" w:rsidRDefault="007A1183" w:rsidP="007A1183">
      <w:pPr>
        <w:jc w:val="both"/>
        <w:rPr>
          <w:b/>
          <w:lang w:val="en-GB"/>
        </w:rPr>
      </w:pPr>
      <w:r>
        <w:rPr>
          <w:b/>
          <w:lang w:val="en-GB"/>
        </w:rPr>
        <w:t>mzTab</w:t>
      </w:r>
      <w:r w:rsidR="00C60626">
        <w:rPr>
          <w:b/>
          <w:lang w:val="en-GB"/>
        </w:rPr>
        <w:t>-M</w:t>
      </w:r>
      <w:r>
        <w:rPr>
          <w:b/>
          <w:lang w:val="en-GB"/>
        </w:rPr>
        <w:t>: exchange format for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1"/>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1"/>
      <w:r w:rsidR="00AB7646">
        <w:rPr>
          <w:rStyle w:val="CommentReference"/>
        </w:rPr>
        <w:commentReference w:id="1"/>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2" w:name="_Ref525097868"/>
      <w:bookmarkStart w:id="3" w:name="_Toc118017561"/>
      <w:bookmarkStart w:id="4" w:name="_Toc156877855"/>
    </w:p>
    <w:p w14:paraId="23E0E3BF" w14:textId="77777777" w:rsidR="007A1183" w:rsidRPr="00F94A20" w:rsidRDefault="007A1183" w:rsidP="007A1183">
      <w:pPr>
        <w:pStyle w:val="Heading1"/>
        <w:numPr>
          <w:ilvl w:val="0"/>
          <w:numId w:val="0"/>
        </w:numPr>
      </w:pPr>
      <w:bookmarkStart w:id="5" w:name="_Toc491263036"/>
      <w:r w:rsidRPr="00F94A20">
        <w:t>Abstract</w:t>
      </w:r>
      <w:bookmarkEnd w:id="2"/>
      <w:bookmarkEnd w:id="3"/>
      <w:bookmarkEnd w:id="4"/>
      <w:bookmarkEnd w:id="5"/>
    </w:p>
    <w:p w14:paraId="058DDAA6" w14:textId="630D00E1"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metabolomics results</w:t>
      </w:r>
      <w:r w:rsidR="00C60626">
        <w:rPr>
          <w:lang w:val="en-GB"/>
        </w:rPr>
        <w:t>, based on a shared core mzTab format, also used in proteomics contexts</w:t>
      </w:r>
      <w:r w:rsidRPr="00F94A20">
        <w:rPr>
          <w:lang w:val="en-GB"/>
        </w:rPr>
        <w:t>.</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commentRangeStart w:id="6"/>
      <w:r w:rsidRPr="00060CAA">
        <w:rPr>
          <w:b/>
          <w:sz w:val="28"/>
          <w:szCs w:val="28"/>
          <w:lang w:val="en-GB"/>
        </w:rPr>
        <w:t>Contents</w:t>
      </w:r>
      <w:commentRangeEnd w:id="6"/>
      <w:r w:rsidR="00423BD0">
        <w:rPr>
          <w:rStyle w:val="CommentReference"/>
        </w:rPr>
        <w:commentReference w:id="6"/>
      </w:r>
    </w:p>
    <w:p w14:paraId="642A79C7" w14:textId="77777777" w:rsidR="004B6900" w:rsidRPr="00060CAA" w:rsidRDefault="004B6900" w:rsidP="007A1183">
      <w:pPr>
        <w:rPr>
          <w:b/>
          <w:sz w:val="28"/>
          <w:szCs w:val="28"/>
          <w:lang w:val="en-GB"/>
        </w:rPr>
      </w:pPr>
    </w:p>
    <w:p w14:paraId="4079E731" w14:textId="03E1CF5D" w:rsidR="00B967E7"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91263036" w:history="1">
        <w:r w:rsidR="00B967E7" w:rsidRPr="00E03618">
          <w:rPr>
            <w:rStyle w:val="Hyperlink"/>
            <w:noProof/>
          </w:rPr>
          <w:t>Abstract</w:t>
        </w:r>
        <w:r w:rsidR="00B967E7">
          <w:rPr>
            <w:noProof/>
            <w:webHidden/>
          </w:rPr>
          <w:tab/>
        </w:r>
        <w:r w:rsidR="00B967E7">
          <w:rPr>
            <w:noProof/>
            <w:webHidden/>
          </w:rPr>
          <w:fldChar w:fldCharType="begin"/>
        </w:r>
        <w:r w:rsidR="00B967E7">
          <w:rPr>
            <w:noProof/>
            <w:webHidden/>
          </w:rPr>
          <w:instrText xml:space="preserve"> PAGEREF _Toc491263036 \h </w:instrText>
        </w:r>
        <w:r w:rsidR="00B967E7">
          <w:rPr>
            <w:noProof/>
            <w:webHidden/>
          </w:rPr>
        </w:r>
        <w:r w:rsidR="00B967E7">
          <w:rPr>
            <w:noProof/>
            <w:webHidden/>
          </w:rPr>
          <w:fldChar w:fldCharType="separate"/>
        </w:r>
        <w:r w:rsidR="00B967E7">
          <w:rPr>
            <w:noProof/>
            <w:webHidden/>
          </w:rPr>
          <w:t>1</w:t>
        </w:r>
        <w:r w:rsidR="00B967E7">
          <w:rPr>
            <w:noProof/>
            <w:webHidden/>
          </w:rPr>
          <w:fldChar w:fldCharType="end"/>
        </w:r>
      </w:hyperlink>
    </w:p>
    <w:p w14:paraId="1FA721AA" w14:textId="7DE918B5" w:rsidR="00B967E7" w:rsidRDefault="001D3BB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37" w:history="1">
        <w:r w:rsidR="00B967E7" w:rsidRPr="00E03618">
          <w:rPr>
            <w:rStyle w:val="Hyperlink"/>
            <w:noProof/>
          </w:rPr>
          <w:t>1.</w:t>
        </w:r>
        <w:r w:rsidR="00B967E7">
          <w:rPr>
            <w:rFonts w:asciiTheme="minorHAnsi" w:eastAsiaTheme="minorEastAsia" w:hAnsiTheme="minorHAnsi" w:cstheme="minorBidi"/>
            <w:noProof/>
            <w:szCs w:val="22"/>
            <w:lang w:val="en-GB" w:eastAsia="en-GB"/>
          </w:rPr>
          <w:tab/>
        </w:r>
        <w:r w:rsidR="00B967E7" w:rsidRPr="00E03618">
          <w:rPr>
            <w:rStyle w:val="Hyperlink"/>
            <w:noProof/>
          </w:rPr>
          <w:t>Introduction</w:t>
        </w:r>
        <w:r w:rsidR="00B967E7">
          <w:rPr>
            <w:noProof/>
            <w:webHidden/>
          </w:rPr>
          <w:tab/>
        </w:r>
        <w:r w:rsidR="00B967E7">
          <w:rPr>
            <w:noProof/>
            <w:webHidden/>
          </w:rPr>
          <w:fldChar w:fldCharType="begin"/>
        </w:r>
        <w:r w:rsidR="00B967E7">
          <w:rPr>
            <w:noProof/>
            <w:webHidden/>
          </w:rPr>
          <w:instrText xml:space="preserve"> PAGEREF _Toc491263037 \h </w:instrText>
        </w:r>
        <w:r w:rsidR="00B967E7">
          <w:rPr>
            <w:noProof/>
            <w:webHidden/>
          </w:rPr>
        </w:r>
        <w:r w:rsidR="00B967E7">
          <w:rPr>
            <w:noProof/>
            <w:webHidden/>
          </w:rPr>
          <w:fldChar w:fldCharType="separate"/>
        </w:r>
        <w:r w:rsidR="00B967E7">
          <w:rPr>
            <w:noProof/>
            <w:webHidden/>
          </w:rPr>
          <w:t>2</w:t>
        </w:r>
        <w:r w:rsidR="00B967E7">
          <w:rPr>
            <w:noProof/>
            <w:webHidden/>
          </w:rPr>
          <w:fldChar w:fldCharType="end"/>
        </w:r>
      </w:hyperlink>
    </w:p>
    <w:p w14:paraId="69C32895" w14:textId="2FD6D5C8" w:rsidR="00B967E7" w:rsidRDefault="001D3BB7">
      <w:pPr>
        <w:pStyle w:val="TOC2"/>
        <w:rPr>
          <w:rFonts w:asciiTheme="minorHAnsi" w:eastAsiaTheme="minorEastAsia" w:hAnsiTheme="minorHAnsi" w:cstheme="minorBidi"/>
          <w:noProof/>
          <w:szCs w:val="22"/>
          <w:lang w:val="en-GB" w:eastAsia="en-GB"/>
        </w:rPr>
      </w:pPr>
      <w:hyperlink w:anchor="_Toc491263038" w:history="1">
        <w:r w:rsidR="00B967E7" w:rsidRPr="00E03618">
          <w:rPr>
            <w:rStyle w:val="Hyperlink"/>
            <w:noProof/>
            <w:lang w:val="en-GB"/>
          </w:rPr>
          <w:t>1.1</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Background</w:t>
        </w:r>
        <w:r w:rsidR="00B967E7">
          <w:rPr>
            <w:noProof/>
            <w:webHidden/>
          </w:rPr>
          <w:tab/>
        </w:r>
        <w:r w:rsidR="00B967E7">
          <w:rPr>
            <w:noProof/>
            <w:webHidden/>
          </w:rPr>
          <w:fldChar w:fldCharType="begin"/>
        </w:r>
        <w:r w:rsidR="00B967E7">
          <w:rPr>
            <w:noProof/>
            <w:webHidden/>
          </w:rPr>
          <w:instrText xml:space="preserve"> PAGEREF _Toc491263038 \h </w:instrText>
        </w:r>
        <w:r w:rsidR="00B967E7">
          <w:rPr>
            <w:noProof/>
            <w:webHidden/>
          </w:rPr>
        </w:r>
        <w:r w:rsidR="00B967E7">
          <w:rPr>
            <w:noProof/>
            <w:webHidden/>
          </w:rPr>
          <w:fldChar w:fldCharType="separate"/>
        </w:r>
        <w:r w:rsidR="00B967E7">
          <w:rPr>
            <w:noProof/>
            <w:webHidden/>
          </w:rPr>
          <w:t>2</w:t>
        </w:r>
        <w:r w:rsidR="00B967E7">
          <w:rPr>
            <w:noProof/>
            <w:webHidden/>
          </w:rPr>
          <w:fldChar w:fldCharType="end"/>
        </w:r>
      </w:hyperlink>
    </w:p>
    <w:p w14:paraId="7EF8D44F" w14:textId="71AE9F3F" w:rsidR="00B967E7" w:rsidRDefault="001D3BB7">
      <w:pPr>
        <w:pStyle w:val="TOC2"/>
        <w:rPr>
          <w:rFonts w:asciiTheme="minorHAnsi" w:eastAsiaTheme="minorEastAsia" w:hAnsiTheme="minorHAnsi" w:cstheme="minorBidi"/>
          <w:noProof/>
          <w:szCs w:val="22"/>
          <w:lang w:val="en-GB" w:eastAsia="en-GB"/>
        </w:rPr>
      </w:pPr>
      <w:hyperlink w:anchor="_Toc491263039" w:history="1">
        <w:r w:rsidR="00B967E7" w:rsidRPr="00E03618">
          <w:rPr>
            <w:rStyle w:val="Hyperlink"/>
            <w:noProof/>
            <w:lang w:val="en-GB"/>
          </w:rPr>
          <w:t>1.2</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Document Structure</w:t>
        </w:r>
        <w:r w:rsidR="00B967E7">
          <w:rPr>
            <w:noProof/>
            <w:webHidden/>
          </w:rPr>
          <w:tab/>
        </w:r>
        <w:r w:rsidR="00B967E7">
          <w:rPr>
            <w:noProof/>
            <w:webHidden/>
          </w:rPr>
          <w:fldChar w:fldCharType="begin"/>
        </w:r>
        <w:r w:rsidR="00B967E7">
          <w:rPr>
            <w:noProof/>
            <w:webHidden/>
          </w:rPr>
          <w:instrText xml:space="preserve"> PAGEREF _Toc491263039 \h </w:instrText>
        </w:r>
        <w:r w:rsidR="00B967E7">
          <w:rPr>
            <w:noProof/>
            <w:webHidden/>
          </w:rPr>
        </w:r>
        <w:r w:rsidR="00B967E7">
          <w:rPr>
            <w:noProof/>
            <w:webHidden/>
          </w:rPr>
          <w:fldChar w:fldCharType="separate"/>
        </w:r>
        <w:r w:rsidR="00B967E7">
          <w:rPr>
            <w:noProof/>
            <w:webHidden/>
          </w:rPr>
          <w:t>3</w:t>
        </w:r>
        <w:r w:rsidR="00B967E7">
          <w:rPr>
            <w:noProof/>
            <w:webHidden/>
          </w:rPr>
          <w:fldChar w:fldCharType="end"/>
        </w:r>
      </w:hyperlink>
    </w:p>
    <w:p w14:paraId="2AF5E864" w14:textId="2A7D3913" w:rsidR="00B967E7" w:rsidRDefault="001D3BB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40" w:history="1">
        <w:r w:rsidR="00B967E7" w:rsidRPr="00E03618">
          <w:rPr>
            <w:rStyle w:val="Hyperlink"/>
            <w:noProof/>
          </w:rPr>
          <w:t>2.</w:t>
        </w:r>
        <w:r w:rsidR="00B967E7">
          <w:rPr>
            <w:rFonts w:asciiTheme="minorHAnsi" w:eastAsiaTheme="minorEastAsia" w:hAnsiTheme="minorHAnsi" w:cstheme="minorBidi"/>
            <w:noProof/>
            <w:szCs w:val="22"/>
            <w:lang w:val="en-GB" w:eastAsia="en-GB"/>
          </w:rPr>
          <w:tab/>
        </w:r>
        <w:r w:rsidR="00B967E7" w:rsidRPr="00E03618">
          <w:rPr>
            <w:rStyle w:val="Hyperlink"/>
            <w:noProof/>
          </w:rPr>
          <w:t>Use Cases for mzTab</w:t>
        </w:r>
        <w:r w:rsidR="00B967E7">
          <w:rPr>
            <w:noProof/>
            <w:webHidden/>
          </w:rPr>
          <w:tab/>
        </w:r>
        <w:r w:rsidR="00B967E7">
          <w:rPr>
            <w:noProof/>
            <w:webHidden/>
          </w:rPr>
          <w:fldChar w:fldCharType="begin"/>
        </w:r>
        <w:r w:rsidR="00B967E7">
          <w:rPr>
            <w:noProof/>
            <w:webHidden/>
          </w:rPr>
          <w:instrText xml:space="preserve"> PAGEREF _Toc491263040 \h </w:instrText>
        </w:r>
        <w:r w:rsidR="00B967E7">
          <w:rPr>
            <w:noProof/>
            <w:webHidden/>
          </w:rPr>
        </w:r>
        <w:r w:rsidR="00B967E7">
          <w:rPr>
            <w:noProof/>
            <w:webHidden/>
          </w:rPr>
          <w:fldChar w:fldCharType="separate"/>
        </w:r>
        <w:r w:rsidR="00B967E7">
          <w:rPr>
            <w:noProof/>
            <w:webHidden/>
          </w:rPr>
          <w:t>3</w:t>
        </w:r>
        <w:r w:rsidR="00B967E7">
          <w:rPr>
            <w:noProof/>
            <w:webHidden/>
          </w:rPr>
          <w:fldChar w:fldCharType="end"/>
        </w:r>
      </w:hyperlink>
    </w:p>
    <w:p w14:paraId="36E10A63" w14:textId="6A2E0368" w:rsidR="00B967E7" w:rsidRDefault="001D3BB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41" w:history="1">
        <w:r w:rsidR="00B967E7" w:rsidRPr="00E03618">
          <w:rPr>
            <w:rStyle w:val="Hyperlink"/>
            <w:noProof/>
          </w:rPr>
          <w:t>3.</w:t>
        </w:r>
        <w:r w:rsidR="00B967E7">
          <w:rPr>
            <w:rFonts w:asciiTheme="minorHAnsi" w:eastAsiaTheme="minorEastAsia" w:hAnsiTheme="minorHAnsi" w:cstheme="minorBidi"/>
            <w:noProof/>
            <w:szCs w:val="22"/>
            <w:lang w:val="en-GB" w:eastAsia="en-GB"/>
          </w:rPr>
          <w:tab/>
        </w:r>
        <w:r w:rsidR="00B967E7" w:rsidRPr="00E03618">
          <w:rPr>
            <w:rStyle w:val="Hyperlink"/>
            <w:noProof/>
          </w:rPr>
          <w:t>Notational Conventions</w:t>
        </w:r>
        <w:r w:rsidR="00B967E7">
          <w:rPr>
            <w:noProof/>
            <w:webHidden/>
          </w:rPr>
          <w:tab/>
        </w:r>
        <w:r w:rsidR="00B967E7">
          <w:rPr>
            <w:noProof/>
            <w:webHidden/>
          </w:rPr>
          <w:fldChar w:fldCharType="begin"/>
        </w:r>
        <w:r w:rsidR="00B967E7">
          <w:rPr>
            <w:noProof/>
            <w:webHidden/>
          </w:rPr>
          <w:instrText xml:space="preserve"> PAGEREF _Toc491263041 \h </w:instrText>
        </w:r>
        <w:r w:rsidR="00B967E7">
          <w:rPr>
            <w:noProof/>
            <w:webHidden/>
          </w:rPr>
        </w:r>
        <w:r w:rsidR="00B967E7">
          <w:rPr>
            <w:noProof/>
            <w:webHidden/>
          </w:rPr>
          <w:fldChar w:fldCharType="separate"/>
        </w:r>
        <w:r w:rsidR="00B967E7">
          <w:rPr>
            <w:noProof/>
            <w:webHidden/>
          </w:rPr>
          <w:t>4</w:t>
        </w:r>
        <w:r w:rsidR="00B967E7">
          <w:rPr>
            <w:noProof/>
            <w:webHidden/>
          </w:rPr>
          <w:fldChar w:fldCharType="end"/>
        </w:r>
      </w:hyperlink>
    </w:p>
    <w:p w14:paraId="72584B6F" w14:textId="6B350EBC" w:rsidR="00B967E7" w:rsidRDefault="001D3BB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42" w:history="1">
        <w:r w:rsidR="00B967E7" w:rsidRPr="00E03618">
          <w:rPr>
            <w:rStyle w:val="Hyperlink"/>
            <w:noProof/>
          </w:rPr>
          <w:t>4.</w:t>
        </w:r>
        <w:r w:rsidR="00B967E7">
          <w:rPr>
            <w:rFonts w:asciiTheme="minorHAnsi" w:eastAsiaTheme="minorEastAsia" w:hAnsiTheme="minorHAnsi" w:cstheme="minorBidi"/>
            <w:noProof/>
            <w:szCs w:val="22"/>
            <w:lang w:val="en-GB" w:eastAsia="en-GB"/>
          </w:rPr>
          <w:tab/>
        </w:r>
        <w:r w:rsidR="00B967E7" w:rsidRPr="00E03618">
          <w:rPr>
            <w:rStyle w:val="Hyperlink"/>
            <w:noProof/>
          </w:rPr>
          <w:t>Relationship to Other Specifications</w:t>
        </w:r>
        <w:r w:rsidR="00B967E7">
          <w:rPr>
            <w:noProof/>
            <w:webHidden/>
          </w:rPr>
          <w:tab/>
        </w:r>
        <w:r w:rsidR="00B967E7">
          <w:rPr>
            <w:noProof/>
            <w:webHidden/>
          </w:rPr>
          <w:fldChar w:fldCharType="begin"/>
        </w:r>
        <w:r w:rsidR="00B967E7">
          <w:rPr>
            <w:noProof/>
            <w:webHidden/>
          </w:rPr>
          <w:instrText xml:space="preserve"> PAGEREF _Toc491263042 \h </w:instrText>
        </w:r>
        <w:r w:rsidR="00B967E7">
          <w:rPr>
            <w:noProof/>
            <w:webHidden/>
          </w:rPr>
        </w:r>
        <w:r w:rsidR="00B967E7">
          <w:rPr>
            <w:noProof/>
            <w:webHidden/>
          </w:rPr>
          <w:fldChar w:fldCharType="separate"/>
        </w:r>
        <w:r w:rsidR="00B967E7">
          <w:rPr>
            <w:noProof/>
            <w:webHidden/>
          </w:rPr>
          <w:t>4</w:t>
        </w:r>
        <w:r w:rsidR="00B967E7">
          <w:rPr>
            <w:noProof/>
            <w:webHidden/>
          </w:rPr>
          <w:fldChar w:fldCharType="end"/>
        </w:r>
      </w:hyperlink>
    </w:p>
    <w:p w14:paraId="4052C880" w14:textId="73E4655D" w:rsidR="00B967E7" w:rsidRDefault="001D3BB7">
      <w:pPr>
        <w:pStyle w:val="TOC2"/>
        <w:rPr>
          <w:rFonts w:asciiTheme="minorHAnsi" w:eastAsiaTheme="minorEastAsia" w:hAnsiTheme="minorHAnsi" w:cstheme="minorBidi"/>
          <w:noProof/>
          <w:szCs w:val="22"/>
          <w:lang w:val="en-GB" w:eastAsia="en-GB"/>
        </w:rPr>
      </w:pPr>
      <w:hyperlink w:anchor="_Toc491263043" w:history="1">
        <w:r w:rsidR="00B967E7" w:rsidRPr="00E03618">
          <w:rPr>
            <w:rStyle w:val="Hyperlink"/>
            <w:noProof/>
            <w:lang w:val="en-GB"/>
          </w:rPr>
          <w:t>4.1</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 xml:space="preserve">The </w:t>
        </w:r>
        <w:r w:rsidR="00B967E7" w:rsidRPr="00E03618">
          <w:rPr>
            <w:rStyle w:val="Hyperlink"/>
            <w:noProof/>
          </w:rPr>
          <w:t>PSI</w:t>
        </w:r>
        <w:r w:rsidR="00B967E7" w:rsidRPr="00E03618">
          <w:rPr>
            <w:rStyle w:val="Hyperlink"/>
            <w:noProof/>
            <w:lang w:val="en-GB"/>
          </w:rPr>
          <w:t xml:space="preserve"> Mass Spectrometry Controlled Vocabulary (CV)</w:t>
        </w:r>
        <w:r w:rsidR="00B967E7">
          <w:rPr>
            <w:noProof/>
            <w:webHidden/>
          </w:rPr>
          <w:tab/>
        </w:r>
        <w:r w:rsidR="00B967E7">
          <w:rPr>
            <w:noProof/>
            <w:webHidden/>
          </w:rPr>
          <w:fldChar w:fldCharType="begin"/>
        </w:r>
        <w:r w:rsidR="00B967E7">
          <w:rPr>
            <w:noProof/>
            <w:webHidden/>
          </w:rPr>
          <w:instrText xml:space="preserve"> PAGEREF _Toc491263043 \h </w:instrText>
        </w:r>
        <w:r w:rsidR="00B967E7">
          <w:rPr>
            <w:noProof/>
            <w:webHidden/>
          </w:rPr>
        </w:r>
        <w:r w:rsidR="00B967E7">
          <w:rPr>
            <w:noProof/>
            <w:webHidden/>
          </w:rPr>
          <w:fldChar w:fldCharType="separate"/>
        </w:r>
        <w:r w:rsidR="00B967E7">
          <w:rPr>
            <w:noProof/>
            <w:webHidden/>
          </w:rPr>
          <w:t>5</w:t>
        </w:r>
        <w:r w:rsidR="00B967E7">
          <w:rPr>
            <w:noProof/>
            <w:webHidden/>
          </w:rPr>
          <w:fldChar w:fldCharType="end"/>
        </w:r>
      </w:hyperlink>
    </w:p>
    <w:p w14:paraId="42E2B4FC" w14:textId="2BD9DEA2" w:rsidR="00B967E7" w:rsidRDefault="001D3BB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44" w:history="1">
        <w:r w:rsidR="00B967E7" w:rsidRPr="00E03618">
          <w:rPr>
            <w:rStyle w:val="Hyperlink"/>
            <w:noProof/>
          </w:rPr>
          <w:t>5.</w:t>
        </w:r>
        <w:r w:rsidR="00B967E7">
          <w:rPr>
            <w:rFonts w:asciiTheme="minorHAnsi" w:eastAsiaTheme="minorEastAsia" w:hAnsiTheme="minorHAnsi" w:cstheme="minorBidi"/>
            <w:noProof/>
            <w:szCs w:val="22"/>
            <w:lang w:val="en-GB" w:eastAsia="en-GB"/>
          </w:rPr>
          <w:tab/>
        </w:r>
        <w:r w:rsidR="00B967E7" w:rsidRPr="00E03618">
          <w:rPr>
            <w:rStyle w:val="Hyperlink"/>
            <w:noProof/>
          </w:rPr>
          <w:t>Resolved Design and scope issues</w:t>
        </w:r>
        <w:r w:rsidR="00B967E7">
          <w:rPr>
            <w:noProof/>
            <w:webHidden/>
          </w:rPr>
          <w:tab/>
        </w:r>
        <w:r w:rsidR="00B967E7">
          <w:rPr>
            <w:noProof/>
            <w:webHidden/>
          </w:rPr>
          <w:fldChar w:fldCharType="begin"/>
        </w:r>
        <w:r w:rsidR="00B967E7">
          <w:rPr>
            <w:noProof/>
            <w:webHidden/>
          </w:rPr>
          <w:instrText xml:space="preserve"> PAGEREF _Toc491263044 \h </w:instrText>
        </w:r>
        <w:r w:rsidR="00B967E7">
          <w:rPr>
            <w:noProof/>
            <w:webHidden/>
          </w:rPr>
        </w:r>
        <w:r w:rsidR="00B967E7">
          <w:rPr>
            <w:noProof/>
            <w:webHidden/>
          </w:rPr>
          <w:fldChar w:fldCharType="separate"/>
        </w:r>
        <w:r w:rsidR="00B967E7">
          <w:rPr>
            <w:noProof/>
            <w:webHidden/>
          </w:rPr>
          <w:t>5</w:t>
        </w:r>
        <w:r w:rsidR="00B967E7">
          <w:rPr>
            <w:noProof/>
            <w:webHidden/>
          </w:rPr>
          <w:fldChar w:fldCharType="end"/>
        </w:r>
      </w:hyperlink>
    </w:p>
    <w:p w14:paraId="0E460343" w14:textId="047A3CD8" w:rsidR="00B967E7" w:rsidRDefault="001D3BB7">
      <w:pPr>
        <w:pStyle w:val="TOC2"/>
        <w:rPr>
          <w:rFonts w:asciiTheme="minorHAnsi" w:eastAsiaTheme="minorEastAsia" w:hAnsiTheme="minorHAnsi" w:cstheme="minorBidi"/>
          <w:noProof/>
          <w:szCs w:val="22"/>
          <w:lang w:val="en-GB" w:eastAsia="en-GB"/>
        </w:rPr>
      </w:pPr>
      <w:hyperlink w:anchor="_Toc491263045" w:history="1">
        <w:r w:rsidR="00B967E7" w:rsidRPr="00E03618">
          <w:rPr>
            <w:rStyle w:val="Hyperlink"/>
            <w:noProof/>
            <w:lang w:val="en-GB"/>
          </w:rPr>
          <w:t>5.1</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Handling updates to the controlled vocabulary</w:t>
        </w:r>
        <w:r w:rsidR="00B967E7">
          <w:rPr>
            <w:noProof/>
            <w:webHidden/>
          </w:rPr>
          <w:tab/>
        </w:r>
        <w:r w:rsidR="00B967E7">
          <w:rPr>
            <w:noProof/>
            <w:webHidden/>
          </w:rPr>
          <w:fldChar w:fldCharType="begin"/>
        </w:r>
        <w:r w:rsidR="00B967E7">
          <w:rPr>
            <w:noProof/>
            <w:webHidden/>
          </w:rPr>
          <w:instrText xml:space="preserve"> PAGEREF _Toc491263045 \h </w:instrText>
        </w:r>
        <w:r w:rsidR="00B967E7">
          <w:rPr>
            <w:noProof/>
            <w:webHidden/>
          </w:rPr>
        </w:r>
        <w:r w:rsidR="00B967E7">
          <w:rPr>
            <w:noProof/>
            <w:webHidden/>
          </w:rPr>
          <w:fldChar w:fldCharType="separate"/>
        </w:r>
        <w:r w:rsidR="00B967E7">
          <w:rPr>
            <w:noProof/>
            <w:webHidden/>
          </w:rPr>
          <w:t>5</w:t>
        </w:r>
        <w:r w:rsidR="00B967E7">
          <w:rPr>
            <w:noProof/>
            <w:webHidden/>
          </w:rPr>
          <w:fldChar w:fldCharType="end"/>
        </w:r>
      </w:hyperlink>
    </w:p>
    <w:p w14:paraId="2EF7E168" w14:textId="0C7117EF" w:rsidR="00B967E7" w:rsidRDefault="001D3BB7">
      <w:pPr>
        <w:pStyle w:val="TOC2"/>
        <w:rPr>
          <w:rFonts w:asciiTheme="minorHAnsi" w:eastAsiaTheme="minorEastAsia" w:hAnsiTheme="minorHAnsi" w:cstheme="minorBidi"/>
          <w:noProof/>
          <w:szCs w:val="22"/>
          <w:lang w:val="en-GB" w:eastAsia="en-GB"/>
        </w:rPr>
      </w:pPr>
      <w:hyperlink w:anchor="_Toc491263046" w:history="1">
        <w:r w:rsidR="00B967E7" w:rsidRPr="00E03618">
          <w:rPr>
            <w:rStyle w:val="Hyperlink"/>
            <w:noProof/>
            <w:lang w:val="en-GB"/>
          </w:rPr>
          <w:t>5.2</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Use of identifiers for input spectra to a search</w:t>
        </w:r>
        <w:r w:rsidR="00B967E7">
          <w:rPr>
            <w:noProof/>
            <w:webHidden/>
          </w:rPr>
          <w:tab/>
        </w:r>
        <w:r w:rsidR="00B967E7">
          <w:rPr>
            <w:noProof/>
            <w:webHidden/>
          </w:rPr>
          <w:fldChar w:fldCharType="begin"/>
        </w:r>
        <w:r w:rsidR="00B967E7">
          <w:rPr>
            <w:noProof/>
            <w:webHidden/>
          </w:rPr>
          <w:instrText xml:space="preserve"> PAGEREF _Toc491263046 \h </w:instrText>
        </w:r>
        <w:r w:rsidR="00B967E7">
          <w:rPr>
            <w:noProof/>
            <w:webHidden/>
          </w:rPr>
        </w:r>
        <w:r w:rsidR="00B967E7">
          <w:rPr>
            <w:noProof/>
            <w:webHidden/>
          </w:rPr>
          <w:fldChar w:fldCharType="separate"/>
        </w:r>
        <w:r w:rsidR="00B967E7">
          <w:rPr>
            <w:noProof/>
            <w:webHidden/>
          </w:rPr>
          <w:t>6</w:t>
        </w:r>
        <w:r w:rsidR="00B967E7">
          <w:rPr>
            <w:noProof/>
            <w:webHidden/>
          </w:rPr>
          <w:fldChar w:fldCharType="end"/>
        </w:r>
      </w:hyperlink>
    </w:p>
    <w:p w14:paraId="768F11DE" w14:textId="4F0E2637" w:rsidR="00B967E7" w:rsidRDefault="001D3BB7">
      <w:pPr>
        <w:pStyle w:val="TOC2"/>
        <w:rPr>
          <w:rFonts w:asciiTheme="minorHAnsi" w:eastAsiaTheme="minorEastAsia" w:hAnsiTheme="minorHAnsi" w:cstheme="minorBidi"/>
          <w:noProof/>
          <w:szCs w:val="22"/>
          <w:lang w:val="en-GB" w:eastAsia="en-GB"/>
        </w:rPr>
      </w:pPr>
      <w:hyperlink w:anchor="_Toc491263047" w:history="1">
        <w:r w:rsidR="00B967E7" w:rsidRPr="00E03618">
          <w:rPr>
            <w:rStyle w:val="Hyperlink"/>
            <w:noProof/>
          </w:rPr>
          <w:t>5.3</w:t>
        </w:r>
        <w:r w:rsidR="00B967E7">
          <w:rPr>
            <w:rFonts w:asciiTheme="minorHAnsi" w:eastAsiaTheme="minorEastAsia" w:hAnsiTheme="minorHAnsi" w:cstheme="minorBidi"/>
            <w:noProof/>
            <w:szCs w:val="22"/>
            <w:lang w:val="en-GB" w:eastAsia="en-GB"/>
          </w:rPr>
          <w:tab/>
        </w:r>
        <w:r w:rsidR="00B967E7" w:rsidRPr="00E03618">
          <w:rPr>
            <w:rStyle w:val="Hyperlink"/>
            <w:noProof/>
          </w:rPr>
          <w:t xml:space="preserve">Recommendations </w:t>
        </w:r>
        <w:r w:rsidR="00B967E7" w:rsidRPr="00E03618">
          <w:rPr>
            <w:rStyle w:val="Hyperlink"/>
            <w:noProof/>
            <w:lang w:eastAsia="de-DE"/>
          </w:rPr>
          <w:t>for reporting replicates within experimental designs</w:t>
        </w:r>
        <w:r w:rsidR="00B967E7">
          <w:rPr>
            <w:noProof/>
            <w:webHidden/>
          </w:rPr>
          <w:tab/>
        </w:r>
        <w:r w:rsidR="00B967E7">
          <w:rPr>
            <w:noProof/>
            <w:webHidden/>
          </w:rPr>
          <w:fldChar w:fldCharType="begin"/>
        </w:r>
        <w:r w:rsidR="00B967E7">
          <w:rPr>
            <w:noProof/>
            <w:webHidden/>
          </w:rPr>
          <w:instrText xml:space="preserve"> PAGEREF _Toc491263047 \h </w:instrText>
        </w:r>
        <w:r w:rsidR="00B967E7">
          <w:rPr>
            <w:noProof/>
            <w:webHidden/>
          </w:rPr>
        </w:r>
        <w:r w:rsidR="00B967E7">
          <w:rPr>
            <w:noProof/>
            <w:webHidden/>
          </w:rPr>
          <w:fldChar w:fldCharType="separate"/>
        </w:r>
        <w:r w:rsidR="00B967E7">
          <w:rPr>
            <w:noProof/>
            <w:webHidden/>
          </w:rPr>
          <w:t>7</w:t>
        </w:r>
        <w:r w:rsidR="00B967E7">
          <w:rPr>
            <w:noProof/>
            <w:webHidden/>
          </w:rPr>
          <w:fldChar w:fldCharType="end"/>
        </w:r>
      </w:hyperlink>
    </w:p>
    <w:p w14:paraId="69AD6F9A" w14:textId="62745147" w:rsidR="00B967E7" w:rsidRDefault="001D3BB7">
      <w:pPr>
        <w:pStyle w:val="TOC2"/>
        <w:rPr>
          <w:rFonts w:asciiTheme="minorHAnsi" w:eastAsiaTheme="minorEastAsia" w:hAnsiTheme="minorHAnsi" w:cstheme="minorBidi"/>
          <w:noProof/>
          <w:szCs w:val="22"/>
          <w:lang w:val="en-GB" w:eastAsia="en-GB"/>
        </w:rPr>
      </w:pPr>
      <w:hyperlink w:anchor="_Toc491263048" w:history="1">
        <w:r w:rsidR="00B967E7" w:rsidRPr="00E03618">
          <w:rPr>
            <w:rStyle w:val="Hyperlink"/>
            <w:noProof/>
          </w:rPr>
          <w:t>5.4</w:t>
        </w:r>
        <w:r w:rsidR="00B967E7">
          <w:rPr>
            <w:rFonts w:asciiTheme="minorHAnsi" w:eastAsiaTheme="minorEastAsia" w:hAnsiTheme="minorHAnsi" w:cstheme="minorBidi"/>
            <w:noProof/>
            <w:szCs w:val="22"/>
            <w:lang w:val="en-GB" w:eastAsia="en-GB"/>
          </w:rPr>
          <w:tab/>
        </w:r>
        <w:r w:rsidR="00B967E7" w:rsidRPr="00E03618">
          <w:rPr>
            <w:rStyle w:val="Hyperlink"/>
            <w:noProof/>
          </w:rPr>
          <w:t>Recommendations for reporting quantification results</w:t>
        </w:r>
        <w:r w:rsidR="00B967E7">
          <w:rPr>
            <w:noProof/>
            <w:webHidden/>
          </w:rPr>
          <w:tab/>
        </w:r>
        <w:r w:rsidR="00B967E7">
          <w:rPr>
            <w:noProof/>
            <w:webHidden/>
          </w:rPr>
          <w:fldChar w:fldCharType="begin"/>
        </w:r>
        <w:r w:rsidR="00B967E7">
          <w:rPr>
            <w:noProof/>
            <w:webHidden/>
          </w:rPr>
          <w:instrText xml:space="preserve"> PAGEREF _Toc491263048 \h </w:instrText>
        </w:r>
        <w:r w:rsidR="00B967E7">
          <w:rPr>
            <w:noProof/>
            <w:webHidden/>
          </w:rPr>
        </w:r>
        <w:r w:rsidR="00B967E7">
          <w:rPr>
            <w:noProof/>
            <w:webHidden/>
          </w:rPr>
          <w:fldChar w:fldCharType="separate"/>
        </w:r>
        <w:r w:rsidR="00B967E7">
          <w:rPr>
            <w:noProof/>
            <w:webHidden/>
          </w:rPr>
          <w:t>8</w:t>
        </w:r>
        <w:r w:rsidR="00B967E7">
          <w:rPr>
            <w:noProof/>
            <w:webHidden/>
          </w:rPr>
          <w:fldChar w:fldCharType="end"/>
        </w:r>
      </w:hyperlink>
    </w:p>
    <w:p w14:paraId="3D9F4DD3" w14:textId="033A99C9" w:rsidR="00B967E7" w:rsidRDefault="001D3BB7">
      <w:pPr>
        <w:pStyle w:val="TOC2"/>
        <w:rPr>
          <w:rFonts w:asciiTheme="minorHAnsi" w:eastAsiaTheme="minorEastAsia" w:hAnsiTheme="minorHAnsi" w:cstheme="minorBidi"/>
          <w:noProof/>
          <w:szCs w:val="22"/>
          <w:lang w:val="en-GB" w:eastAsia="en-GB"/>
        </w:rPr>
      </w:pPr>
      <w:hyperlink w:anchor="_Toc491263049" w:history="1">
        <w:r w:rsidR="00B967E7" w:rsidRPr="00E03618">
          <w:rPr>
            <w:rStyle w:val="Hyperlink"/>
            <w:noProof/>
          </w:rPr>
          <w:t>5.5</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Reporting derivatization approaches</w:t>
        </w:r>
        <w:r w:rsidR="00B967E7">
          <w:rPr>
            <w:noProof/>
            <w:webHidden/>
          </w:rPr>
          <w:tab/>
        </w:r>
        <w:r w:rsidR="00B967E7">
          <w:rPr>
            <w:noProof/>
            <w:webHidden/>
          </w:rPr>
          <w:fldChar w:fldCharType="begin"/>
        </w:r>
        <w:r w:rsidR="00B967E7">
          <w:rPr>
            <w:noProof/>
            <w:webHidden/>
          </w:rPr>
          <w:instrText xml:space="preserve"> PAGEREF _Toc491263049 \h </w:instrText>
        </w:r>
        <w:r w:rsidR="00B967E7">
          <w:rPr>
            <w:noProof/>
            <w:webHidden/>
          </w:rPr>
        </w:r>
        <w:r w:rsidR="00B967E7">
          <w:rPr>
            <w:noProof/>
            <w:webHidden/>
          </w:rPr>
          <w:fldChar w:fldCharType="separate"/>
        </w:r>
        <w:r w:rsidR="00B967E7">
          <w:rPr>
            <w:noProof/>
            <w:webHidden/>
          </w:rPr>
          <w:t>9</w:t>
        </w:r>
        <w:r w:rsidR="00B967E7">
          <w:rPr>
            <w:noProof/>
            <w:webHidden/>
          </w:rPr>
          <w:fldChar w:fldCharType="end"/>
        </w:r>
      </w:hyperlink>
    </w:p>
    <w:p w14:paraId="23795A31" w14:textId="3FE7136D" w:rsidR="00B967E7" w:rsidRDefault="001D3BB7">
      <w:pPr>
        <w:pStyle w:val="TOC2"/>
        <w:rPr>
          <w:rFonts w:asciiTheme="minorHAnsi" w:eastAsiaTheme="minorEastAsia" w:hAnsiTheme="minorHAnsi" w:cstheme="minorBidi"/>
          <w:noProof/>
          <w:szCs w:val="22"/>
          <w:lang w:val="en-GB" w:eastAsia="en-GB"/>
        </w:rPr>
      </w:pPr>
      <w:hyperlink w:anchor="_Toc491263050" w:history="1">
        <w:r w:rsidR="00B967E7" w:rsidRPr="00E03618">
          <w:rPr>
            <w:rStyle w:val="Hyperlink"/>
            <w:noProof/>
            <w:highlight w:val="yellow"/>
          </w:rPr>
          <w:t>Some text needed in here about how to encode derivatization results</w:t>
        </w:r>
        <w:r w:rsidR="00B967E7">
          <w:rPr>
            <w:noProof/>
            <w:webHidden/>
          </w:rPr>
          <w:tab/>
        </w:r>
        <w:r w:rsidR="00B967E7">
          <w:rPr>
            <w:noProof/>
            <w:webHidden/>
          </w:rPr>
          <w:fldChar w:fldCharType="begin"/>
        </w:r>
        <w:r w:rsidR="00B967E7">
          <w:rPr>
            <w:noProof/>
            <w:webHidden/>
          </w:rPr>
          <w:instrText xml:space="preserve"> PAGEREF _Toc491263050 \h </w:instrText>
        </w:r>
        <w:r w:rsidR="00B967E7">
          <w:rPr>
            <w:noProof/>
            <w:webHidden/>
          </w:rPr>
        </w:r>
        <w:r w:rsidR="00B967E7">
          <w:rPr>
            <w:noProof/>
            <w:webHidden/>
          </w:rPr>
          <w:fldChar w:fldCharType="separate"/>
        </w:r>
        <w:r w:rsidR="00B967E7">
          <w:rPr>
            <w:noProof/>
            <w:webHidden/>
          </w:rPr>
          <w:t>9</w:t>
        </w:r>
        <w:r w:rsidR="00B967E7">
          <w:rPr>
            <w:noProof/>
            <w:webHidden/>
          </w:rPr>
          <w:fldChar w:fldCharType="end"/>
        </w:r>
      </w:hyperlink>
    </w:p>
    <w:p w14:paraId="0185C8AB" w14:textId="684B7E9D" w:rsidR="00B967E7" w:rsidRDefault="001D3BB7">
      <w:pPr>
        <w:pStyle w:val="TOC2"/>
        <w:rPr>
          <w:rFonts w:asciiTheme="minorHAnsi" w:eastAsiaTheme="minorEastAsia" w:hAnsiTheme="minorHAnsi" w:cstheme="minorBidi"/>
          <w:noProof/>
          <w:szCs w:val="22"/>
          <w:lang w:val="en-GB" w:eastAsia="en-GB"/>
        </w:rPr>
      </w:pPr>
      <w:hyperlink w:anchor="_Toc491263051" w:history="1">
        <w:r w:rsidR="00B967E7" w:rsidRPr="00E03618">
          <w:rPr>
            <w:rStyle w:val="Hyperlink"/>
            <w:noProof/>
          </w:rPr>
          <w:t>5.6</w:t>
        </w:r>
        <w:r w:rsidR="00B967E7">
          <w:rPr>
            <w:rFonts w:asciiTheme="minorHAnsi" w:eastAsiaTheme="minorEastAsia" w:hAnsiTheme="minorHAnsi" w:cstheme="minorBidi"/>
            <w:noProof/>
            <w:szCs w:val="22"/>
            <w:lang w:val="en-GB" w:eastAsia="en-GB"/>
          </w:rPr>
          <w:tab/>
        </w:r>
        <w:r w:rsidR="00B967E7" w:rsidRPr="00E03618">
          <w:rPr>
            <w:rStyle w:val="Hyperlink"/>
            <w:noProof/>
          </w:rPr>
          <w:t>Encoding missing values, zeroes, nulls, infinity and calculation errors</w:t>
        </w:r>
        <w:r w:rsidR="00B967E7">
          <w:rPr>
            <w:noProof/>
            <w:webHidden/>
          </w:rPr>
          <w:tab/>
        </w:r>
        <w:r w:rsidR="00B967E7">
          <w:rPr>
            <w:noProof/>
            <w:webHidden/>
          </w:rPr>
          <w:fldChar w:fldCharType="begin"/>
        </w:r>
        <w:r w:rsidR="00B967E7">
          <w:rPr>
            <w:noProof/>
            <w:webHidden/>
          </w:rPr>
          <w:instrText xml:space="preserve"> PAGEREF _Toc491263051 \h </w:instrText>
        </w:r>
        <w:r w:rsidR="00B967E7">
          <w:rPr>
            <w:noProof/>
            <w:webHidden/>
          </w:rPr>
        </w:r>
        <w:r w:rsidR="00B967E7">
          <w:rPr>
            <w:noProof/>
            <w:webHidden/>
          </w:rPr>
          <w:fldChar w:fldCharType="separate"/>
        </w:r>
        <w:r w:rsidR="00B967E7">
          <w:rPr>
            <w:noProof/>
            <w:webHidden/>
          </w:rPr>
          <w:t>9</w:t>
        </w:r>
        <w:r w:rsidR="00B967E7">
          <w:rPr>
            <w:noProof/>
            <w:webHidden/>
          </w:rPr>
          <w:fldChar w:fldCharType="end"/>
        </w:r>
      </w:hyperlink>
    </w:p>
    <w:p w14:paraId="04700AD0" w14:textId="14ADF961" w:rsidR="00B967E7" w:rsidRDefault="001D3BB7">
      <w:pPr>
        <w:pStyle w:val="TOC2"/>
        <w:rPr>
          <w:rFonts w:asciiTheme="minorHAnsi" w:eastAsiaTheme="minorEastAsia" w:hAnsiTheme="minorHAnsi" w:cstheme="minorBidi"/>
          <w:noProof/>
          <w:szCs w:val="22"/>
          <w:lang w:val="en-GB" w:eastAsia="en-GB"/>
        </w:rPr>
      </w:pPr>
      <w:hyperlink w:anchor="_Toc491263052" w:history="1">
        <w:r w:rsidR="00B967E7" w:rsidRPr="00E03618">
          <w:rPr>
            <w:rStyle w:val="Hyperlink"/>
            <w:noProof/>
          </w:rPr>
          <w:t>5.7</w:t>
        </w:r>
        <w:r w:rsidR="00B967E7">
          <w:rPr>
            <w:rFonts w:asciiTheme="minorHAnsi" w:eastAsiaTheme="minorEastAsia" w:hAnsiTheme="minorHAnsi" w:cstheme="minorBidi"/>
            <w:noProof/>
            <w:szCs w:val="22"/>
            <w:lang w:val="en-GB" w:eastAsia="en-GB"/>
          </w:rPr>
          <w:tab/>
        </w:r>
        <w:r w:rsidR="00B967E7" w:rsidRPr="00E03618">
          <w:rPr>
            <w:rStyle w:val="Hyperlink"/>
            <w:noProof/>
          </w:rPr>
          <w:t>Encoding numerical data with a standard encoding</w:t>
        </w:r>
        <w:r w:rsidR="00B967E7">
          <w:rPr>
            <w:noProof/>
            <w:webHidden/>
          </w:rPr>
          <w:tab/>
        </w:r>
        <w:r w:rsidR="00B967E7">
          <w:rPr>
            <w:noProof/>
            <w:webHidden/>
          </w:rPr>
          <w:fldChar w:fldCharType="begin"/>
        </w:r>
        <w:r w:rsidR="00B967E7">
          <w:rPr>
            <w:noProof/>
            <w:webHidden/>
          </w:rPr>
          <w:instrText xml:space="preserve"> PAGEREF _Toc491263052 \h </w:instrText>
        </w:r>
        <w:r w:rsidR="00B967E7">
          <w:rPr>
            <w:noProof/>
            <w:webHidden/>
          </w:rPr>
        </w:r>
        <w:r w:rsidR="00B967E7">
          <w:rPr>
            <w:noProof/>
            <w:webHidden/>
          </w:rPr>
          <w:fldChar w:fldCharType="separate"/>
        </w:r>
        <w:r w:rsidR="00B967E7">
          <w:rPr>
            <w:noProof/>
            <w:webHidden/>
          </w:rPr>
          <w:t>9</w:t>
        </w:r>
        <w:r w:rsidR="00B967E7">
          <w:rPr>
            <w:noProof/>
            <w:webHidden/>
          </w:rPr>
          <w:fldChar w:fldCharType="end"/>
        </w:r>
      </w:hyperlink>
    </w:p>
    <w:p w14:paraId="595B7400" w14:textId="3FDE47A3" w:rsidR="00B967E7" w:rsidRDefault="001D3BB7">
      <w:pPr>
        <w:pStyle w:val="TOC2"/>
        <w:rPr>
          <w:rFonts w:asciiTheme="minorHAnsi" w:eastAsiaTheme="minorEastAsia" w:hAnsiTheme="minorHAnsi" w:cstheme="minorBidi"/>
          <w:noProof/>
          <w:szCs w:val="22"/>
          <w:lang w:val="en-GB" w:eastAsia="en-GB"/>
        </w:rPr>
      </w:pPr>
      <w:hyperlink w:anchor="_Toc491263053" w:history="1">
        <w:r w:rsidR="00B967E7" w:rsidRPr="00E03618">
          <w:rPr>
            <w:rStyle w:val="Hyperlink"/>
            <w:noProof/>
          </w:rPr>
          <w:t>5.8</w:t>
        </w:r>
        <w:r w:rsidR="00B967E7">
          <w:rPr>
            <w:rFonts w:asciiTheme="minorHAnsi" w:eastAsiaTheme="minorEastAsia" w:hAnsiTheme="minorHAnsi" w:cstheme="minorBidi"/>
            <w:noProof/>
            <w:szCs w:val="22"/>
            <w:lang w:val="en-GB" w:eastAsia="en-GB"/>
          </w:rPr>
          <w:tab/>
        </w:r>
        <w:r w:rsidR="00B967E7" w:rsidRPr="00E03618">
          <w:rPr>
            <w:rStyle w:val="Hyperlink"/>
            <w:noProof/>
          </w:rPr>
          <w:t>Reliability score</w:t>
        </w:r>
        <w:r w:rsidR="00B967E7">
          <w:rPr>
            <w:noProof/>
            <w:webHidden/>
          </w:rPr>
          <w:tab/>
        </w:r>
        <w:r w:rsidR="00B967E7">
          <w:rPr>
            <w:noProof/>
            <w:webHidden/>
          </w:rPr>
          <w:fldChar w:fldCharType="begin"/>
        </w:r>
        <w:r w:rsidR="00B967E7">
          <w:rPr>
            <w:noProof/>
            <w:webHidden/>
          </w:rPr>
          <w:instrText xml:space="preserve"> PAGEREF _Toc491263053 \h </w:instrText>
        </w:r>
        <w:r w:rsidR="00B967E7">
          <w:rPr>
            <w:noProof/>
            <w:webHidden/>
          </w:rPr>
        </w:r>
        <w:r w:rsidR="00B967E7">
          <w:rPr>
            <w:noProof/>
            <w:webHidden/>
          </w:rPr>
          <w:fldChar w:fldCharType="separate"/>
        </w:r>
        <w:r w:rsidR="00B967E7">
          <w:rPr>
            <w:noProof/>
            <w:webHidden/>
          </w:rPr>
          <w:t>9</w:t>
        </w:r>
        <w:r w:rsidR="00B967E7">
          <w:rPr>
            <w:noProof/>
            <w:webHidden/>
          </w:rPr>
          <w:fldChar w:fldCharType="end"/>
        </w:r>
      </w:hyperlink>
    </w:p>
    <w:p w14:paraId="247E104E" w14:textId="36F83839" w:rsidR="00B967E7" w:rsidRDefault="001D3BB7">
      <w:pPr>
        <w:pStyle w:val="TOC2"/>
        <w:rPr>
          <w:rFonts w:asciiTheme="minorHAnsi" w:eastAsiaTheme="minorEastAsia" w:hAnsiTheme="minorHAnsi" w:cstheme="minorBidi"/>
          <w:noProof/>
          <w:szCs w:val="22"/>
          <w:lang w:val="en-GB" w:eastAsia="en-GB"/>
        </w:rPr>
      </w:pPr>
      <w:hyperlink w:anchor="_Toc491263054" w:history="1">
        <w:r w:rsidR="00B967E7" w:rsidRPr="00E03618">
          <w:rPr>
            <w:rStyle w:val="Hyperlink"/>
            <w:noProof/>
            <w:lang w:val="en-GB"/>
          </w:rPr>
          <w:t>5.9</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Support for positive and negative modes or pre-fractionation</w:t>
        </w:r>
        <w:r w:rsidR="00B967E7">
          <w:rPr>
            <w:noProof/>
            <w:webHidden/>
          </w:rPr>
          <w:tab/>
        </w:r>
        <w:r w:rsidR="00B967E7">
          <w:rPr>
            <w:noProof/>
            <w:webHidden/>
          </w:rPr>
          <w:fldChar w:fldCharType="begin"/>
        </w:r>
        <w:r w:rsidR="00B967E7">
          <w:rPr>
            <w:noProof/>
            <w:webHidden/>
          </w:rPr>
          <w:instrText xml:space="preserve"> PAGEREF _Toc491263054 \h </w:instrText>
        </w:r>
        <w:r w:rsidR="00B967E7">
          <w:rPr>
            <w:noProof/>
            <w:webHidden/>
          </w:rPr>
        </w:r>
        <w:r w:rsidR="00B967E7">
          <w:rPr>
            <w:noProof/>
            <w:webHidden/>
          </w:rPr>
          <w:fldChar w:fldCharType="separate"/>
        </w:r>
        <w:r w:rsidR="00B967E7">
          <w:rPr>
            <w:noProof/>
            <w:webHidden/>
          </w:rPr>
          <w:t>10</w:t>
        </w:r>
        <w:r w:rsidR="00B967E7">
          <w:rPr>
            <w:noProof/>
            <w:webHidden/>
          </w:rPr>
          <w:fldChar w:fldCharType="end"/>
        </w:r>
      </w:hyperlink>
    </w:p>
    <w:p w14:paraId="134454EF" w14:textId="049D5936" w:rsidR="00B967E7" w:rsidRDefault="001D3BB7">
      <w:pPr>
        <w:pStyle w:val="TOC2"/>
        <w:rPr>
          <w:rFonts w:asciiTheme="minorHAnsi" w:eastAsiaTheme="minorEastAsia" w:hAnsiTheme="minorHAnsi" w:cstheme="minorBidi"/>
          <w:noProof/>
          <w:szCs w:val="22"/>
          <w:lang w:val="en-GB" w:eastAsia="en-GB"/>
        </w:rPr>
      </w:pPr>
      <w:hyperlink w:anchor="_Toc491263055" w:history="1">
        <w:r w:rsidR="00B967E7" w:rsidRPr="00E03618">
          <w:rPr>
            <w:rStyle w:val="Hyperlink"/>
            <w:noProof/>
            <w:lang w:val="en-GB"/>
          </w:rPr>
          <w:t>5.10</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Referencing evidence for small molecule identifications</w:t>
        </w:r>
        <w:r w:rsidR="00B967E7">
          <w:rPr>
            <w:noProof/>
            <w:webHidden/>
          </w:rPr>
          <w:tab/>
        </w:r>
        <w:r w:rsidR="00B967E7">
          <w:rPr>
            <w:noProof/>
            <w:webHidden/>
          </w:rPr>
          <w:fldChar w:fldCharType="begin"/>
        </w:r>
        <w:r w:rsidR="00B967E7">
          <w:rPr>
            <w:noProof/>
            <w:webHidden/>
          </w:rPr>
          <w:instrText xml:space="preserve"> PAGEREF _Toc491263055 \h </w:instrText>
        </w:r>
        <w:r w:rsidR="00B967E7">
          <w:rPr>
            <w:noProof/>
            <w:webHidden/>
          </w:rPr>
        </w:r>
        <w:r w:rsidR="00B967E7">
          <w:rPr>
            <w:noProof/>
            <w:webHidden/>
          </w:rPr>
          <w:fldChar w:fldCharType="separate"/>
        </w:r>
        <w:r w:rsidR="00B967E7">
          <w:rPr>
            <w:noProof/>
            <w:webHidden/>
          </w:rPr>
          <w:t>10</w:t>
        </w:r>
        <w:r w:rsidR="00B967E7">
          <w:rPr>
            <w:noProof/>
            <w:webHidden/>
          </w:rPr>
          <w:fldChar w:fldCharType="end"/>
        </w:r>
      </w:hyperlink>
    </w:p>
    <w:p w14:paraId="3F7B0B13" w14:textId="61323DBE" w:rsidR="00B967E7" w:rsidRDefault="001D3BB7">
      <w:pPr>
        <w:pStyle w:val="TOC2"/>
        <w:rPr>
          <w:rFonts w:asciiTheme="minorHAnsi" w:eastAsiaTheme="minorEastAsia" w:hAnsiTheme="minorHAnsi" w:cstheme="minorBidi"/>
          <w:noProof/>
          <w:szCs w:val="22"/>
          <w:lang w:val="en-GB" w:eastAsia="en-GB"/>
        </w:rPr>
      </w:pPr>
      <w:hyperlink w:anchor="_Toc491263056" w:history="1">
        <w:r w:rsidR="00B967E7" w:rsidRPr="00E03618">
          <w:rPr>
            <w:rStyle w:val="Hyperlink"/>
            <w:noProof/>
            <w:lang w:val="en-GB"/>
          </w:rPr>
          <w:t>5.11</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Guidelines for reporting results prior to or with no alignment step across features</w:t>
        </w:r>
        <w:r w:rsidR="00B967E7">
          <w:rPr>
            <w:noProof/>
            <w:webHidden/>
          </w:rPr>
          <w:tab/>
        </w:r>
        <w:r w:rsidR="00B967E7">
          <w:rPr>
            <w:noProof/>
            <w:webHidden/>
          </w:rPr>
          <w:fldChar w:fldCharType="begin"/>
        </w:r>
        <w:r w:rsidR="00B967E7">
          <w:rPr>
            <w:noProof/>
            <w:webHidden/>
          </w:rPr>
          <w:instrText xml:space="preserve"> PAGEREF _Toc491263056 \h </w:instrText>
        </w:r>
        <w:r w:rsidR="00B967E7">
          <w:rPr>
            <w:noProof/>
            <w:webHidden/>
          </w:rPr>
        </w:r>
        <w:r w:rsidR="00B967E7">
          <w:rPr>
            <w:noProof/>
            <w:webHidden/>
          </w:rPr>
          <w:fldChar w:fldCharType="separate"/>
        </w:r>
        <w:r w:rsidR="00B967E7">
          <w:rPr>
            <w:noProof/>
            <w:webHidden/>
          </w:rPr>
          <w:t>10</w:t>
        </w:r>
        <w:r w:rsidR="00B967E7">
          <w:rPr>
            <w:noProof/>
            <w:webHidden/>
          </w:rPr>
          <w:fldChar w:fldCharType="end"/>
        </w:r>
      </w:hyperlink>
    </w:p>
    <w:p w14:paraId="6E649EDB" w14:textId="546A6A11" w:rsidR="00B967E7" w:rsidRDefault="001D3BB7">
      <w:pPr>
        <w:pStyle w:val="TOC2"/>
        <w:rPr>
          <w:rFonts w:asciiTheme="minorHAnsi" w:eastAsiaTheme="minorEastAsia" w:hAnsiTheme="minorHAnsi" w:cstheme="minorBidi"/>
          <w:noProof/>
          <w:szCs w:val="22"/>
          <w:lang w:val="en-GB" w:eastAsia="en-GB"/>
        </w:rPr>
      </w:pPr>
      <w:hyperlink w:anchor="_Toc491263057" w:history="1">
        <w:r w:rsidR="00B967E7" w:rsidRPr="00E03618">
          <w:rPr>
            <w:rStyle w:val="Hyperlink"/>
            <w:noProof/>
            <w:lang w:val="en-GB"/>
          </w:rPr>
          <w:t>5.12</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Comments on Specific Use Cases</w:t>
        </w:r>
        <w:r w:rsidR="00B967E7">
          <w:rPr>
            <w:noProof/>
            <w:webHidden/>
          </w:rPr>
          <w:tab/>
        </w:r>
        <w:r w:rsidR="00B967E7">
          <w:rPr>
            <w:noProof/>
            <w:webHidden/>
          </w:rPr>
          <w:fldChar w:fldCharType="begin"/>
        </w:r>
        <w:r w:rsidR="00B967E7">
          <w:rPr>
            <w:noProof/>
            <w:webHidden/>
          </w:rPr>
          <w:instrText xml:space="preserve"> PAGEREF _Toc491263057 \h </w:instrText>
        </w:r>
        <w:r w:rsidR="00B967E7">
          <w:rPr>
            <w:noProof/>
            <w:webHidden/>
          </w:rPr>
        </w:r>
        <w:r w:rsidR="00B967E7">
          <w:rPr>
            <w:noProof/>
            <w:webHidden/>
          </w:rPr>
          <w:fldChar w:fldCharType="separate"/>
        </w:r>
        <w:r w:rsidR="00B967E7">
          <w:rPr>
            <w:noProof/>
            <w:webHidden/>
          </w:rPr>
          <w:t>10</w:t>
        </w:r>
        <w:r w:rsidR="00B967E7">
          <w:rPr>
            <w:noProof/>
            <w:webHidden/>
          </w:rPr>
          <w:fldChar w:fldCharType="end"/>
        </w:r>
      </w:hyperlink>
    </w:p>
    <w:p w14:paraId="252F384A" w14:textId="515C9B55" w:rsidR="00B967E7" w:rsidRDefault="001D3BB7">
      <w:pPr>
        <w:pStyle w:val="TOC2"/>
        <w:rPr>
          <w:rFonts w:asciiTheme="minorHAnsi" w:eastAsiaTheme="minorEastAsia" w:hAnsiTheme="minorHAnsi" w:cstheme="minorBidi"/>
          <w:noProof/>
          <w:szCs w:val="22"/>
          <w:lang w:val="en-GB" w:eastAsia="en-GB"/>
        </w:rPr>
      </w:pPr>
      <w:hyperlink w:anchor="_Toc491263058" w:history="1">
        <w:r w:rsidR="00B967E7" w:rsidRPr="00E03618">
          <w:rPr>
            <w:rStyle w:val="Hyperlink"/>
            <w:noProof/>
            <w:lang w:val="en-GB"/>
          </w:rPr>
          <w:t>5.13</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Other supporting materials</w:t>
        </w:r>
        <w:r w:rsidR="00B967E7">
          <w:rPr>
            <w:noProof/>
            <w:webHidden/>
          </w:rPr>
          <w:tab/>
        </w:r>
        <w:r w:rsidR="00B967E7">
          <w:rPr>
            <w:noProof/>
            <w:webHidden/>
          </w:rPr>
          <w:fldChar w:fldCharType="begin"/>
        </w:r>
        <w:r w:rsidR="00B967E7">
          <w:rPr>
            <w:noProof/>
            <w:webHidden/>
          </w:rPr>
          <w:instrText xml:space="preserve"> PAGEREF _Toc491263058 \h </w:instrText>
        </w:r>
        <w:r w:rsidR="00B967E7">
          <w:rPr>
            <w:noProof/>
            <w:webHidden/>
          </w:rPr>
        </w:r>
        <w:r w:rsidR="00B967E7">
          <w:rPr>
            <w:noProof/>
            <w:webHidden/>
          </w:rPr>
          <w:fldChar w:fldCharType="separate"/>
        </w:r>
        <w:r w:rsidR="00B967E7">
          <w:rPr>
            <w:noProof/>
            <w:webHidden/>
          </w:rPr>
          <w:t>11</w:t>
        </w:r>
        <w:r w:rsidR="00B967E7">
          <w:rPr>
            <w:noProof/>
            <w:webHidden/>
          </w:rPr>
          <w:fldChar w:fldCharType="end"/>
        </w:r>
      </w:hyperlink>
    </w:p>
    <w:p w14:paraId="1F8F24C2" w14:textId="61442FAE" w:rsidR="00B967E7" w:rsidRDefault="001D3BB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59" w:history="1">
        <w:r w:rsidR="00B967E7" w:rsidRPr="00E03618">
          <w:rPr>
            <w:rStyle w:val="Hyperlink"/>
            <w:noProof/>
          </w:rPr>
          <w:t>6.</w:t>
        </w:r>
        <w:r w:rsidR="00B967E7">
          <w:rPr>
            <w:rFonts w:asciiTheme="minorHAnsi" w:eastAsiaTheme="minorEastAsia" w:hAnsiTheme="minorHAnsi" w:cstheme="minorBidi"/>
            <w:noProof/>
            <w:szCs w:val="22"/>
            <w:lang w:val="en-GB" w:eastAsia="en-GB"/>
          </w:rPr>
          <w:tab/>
        </w:r>
        <w:r w:rsidR="00B967E7" w:rsidRPr="00E03618">
          <w:rPr>
            <w:rStyle w:val="Hyperlink"/>
            <w:noProof/>
          </w:rPr>
          <w:t>Format specification</w:t>
        </w:r>
        <w:r w:rsidR="00B967E7">
          <w:rPr>
            <w:noProof/>
            <w:webHidden/>
          </w:rPr>
          <w:tab/>
        </w:r>
        <w:r w:rsidR="00B967E7">
          <w:rPr>
            <w:noProof/>
            <w:webHidden/>
          </w:rPr>
          <w:fldChar w:fldCharType="begin"/>
        </w:r>
        <w:r w:rsidR="00B967E7">
          <w:rPr>
            <w:noProof/>
            <w:webHidden/>
          </w:rPr>
          <w:instrText xml:space="preserve"> PAGEREF _Toc491263059 \h </w:instrText>
        </w:r>
        <w:r w:rsidR="00B967E7">
          <w:rPr>
            <w:noProof/>
            <w:webHidden/>
          </w:rPr>
        </w:r>
        <w:r w:rsidR="00B967E7">
          <w:rPr>
            <w:noProof/>
            <w:webHidden/>
          </w:rPr>
          <w:fldChar w:fldCharType="separate"/>
        </w:r>
        <w:r w:rsidR="00B967E7">
          <w:rPr>
            <w:noProof/>
            <w:webHidden/>
          </w:rPr>
          <w:t>11</w:t>
        </w:r>
        <w:r w:rsidR="00B967E7">
          <w:rPr>
            <w:noProof/>
            <w:webHidden/>
          </w:rPr>
          <w:fldChar w:fldCharType="end"/>
        </w:r>
      </w:hyperlink>
    </w:p>
    <w:p w14:paraId="5181F0F4" w14:textId="6CE5F7A7" w:rsidR="00B967E7" w:rsidRDefault="001D3BB7">
      <w:pPr>
        <w:pStyle w:val="TOC2"/>
        <w:rPr>
          <w:rFonts w:asciiTheme="minorHAnsi" w:eastAsiaTheme="minorEastAsia" w:hAnsiTheme="minorHAnsi" w:cstheme="minorBidi"/>
          <w:noProof/>
          <w:szCs w:val="22"/>
          <w:lang w:val="en-GB" w:eastAsia="en-GB"/>
        </w:rPr>
      </w:pPr>
      <w:hyperlink w:anchor="_Toc491263060" w:history="1">
        <w:r w:rsidR="00B967E7" w:rsidRPr="00E03618">
          <w:rPr>
            <w:rStyle w:val="Hyperlink"/>
            <w:noProof/>
            <w:lang w:val="en-GB"/>
          </w:rPr>
          <w:t>6.1</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Sections</w:t>
        </w:r>
        <w:r w:rsidR="00B967E7">
          <w:rPr>
            <w:noProof/>
            <w:webHidden/>
          </w:rPr>
          <w:tab/>
        </w:r>
        <w:r w:rsidR="00B967E7">
          <w:rPr>
            <w:noProof/>
            <w:webHidden/>
          </w:rPr>
          <w:fldChar w:fldCharType="begin"/>
        </w:r>
        <w:r w:rsidR="00B967E7">
          <w:rPr>
            <w:noProof/>
            <w:webHidden/>
          </w:rPr>
          <w:instrText xml:space="preserve"> PAGEREF _Toc491263060 \h </w:instrText>
        </w:r>
        <w:r w:rsidR="00B967E7">
          <w:rPr>
            <w:noProof/>
            <w:webHidden/>
          </w:rPr>
        </w:r>
        <w:r w:rsidR="00B967E7">
          <w:rPr>
            <w:noProof/>
            <w:webHidden/>
          </w:rPr>
          <w:fldChar w:fldCharType="separate"/>
        </w:r>
        <w:r w:rsidR="00B967E7">
          <w:rPr>
            <w:noProof/>
            <w:webHidden/>
          </w:rPr>
          <w:t>12</w:t>
        </w:r>
        <w:r w:rsidR="00B967E7">
          <w:rPr>
            <w:noProof/>
            <w:webHidden/>
          </w:rPr>
          <w:fldChar w:fldCharType="end"/>
        </w:r>
      </w:hyperlink>
    </w:p>
    <w:p w14:paraId="0105AF9D" w14:textId="373F02EF" w:rsidR="00B967E7" w:rsidRDefault="001D3BB7">
      <w:pPr>
        <w:pStyle w:val="TOC2"/>
        <w:rPr>
          <w:rFonts w:asciiTheme="minorHAnsi" w:eastAsiaTheme="minorEastAsia" w:hAnsiTheme="minorHAnsi" w:cstheme="minorBidi"/>
          <w:noProof/>
          <w:szCs w:val="22"/>
          <w:lang w:val="en-GB" w:eastAsia="en-GB"/>
        </w:rPr>
      </w:pPr>
      <w:hyperlink w:anchor="_Toc491263061" w:history="1">
        <w:r w:rsidR="00B967E7" w:rsidRPr="00E03618">
          <w:rPr>
            <w:rStyle w:val="Hyperlink"/>
            <w:noProof/>
            <w:lang w:val="en-GB"/>
          </w:rPr>
          <w:t>6.2</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Metadata Section</w:t>
        </w:r>
        <w:r w:rsidR="00B967E7">
          <w:rPr>
            <w:noProof/>
            <w:webHidden/>
          </w:rPr>
          <w:tab/>
        </w:r>
        <w:r w:rsidR="00B967E7">
          <w:rPr>
            <w:noProof/>
            <w:webHidden/>
          </w:rPr>
          <w:fldChar w:fldCharType="begin"/>
        </w:r>
        <w:r w:rsidR="00B967E7">
          <w:rPr>
            <w:noProof/>
            <w:webHidden/>
          </w:rPr>
          <w:instrText xml:space="preserve"> PAGEREF _Toc491263061 \h </w:instrText>
        </w:r>
        <w:r w:rsidR="00B967E7">
          <w:rPr>
            <w:noProof/>
            <w:webHidden/>
          </w:rPr>
        </w:r>
        <w:r w:rsidR="00B967E7">
          <w:rPr>
            <w:noProof/>
            <w:webHidden/>
          </w:rPr>
          <w:fldChar w:fldCharType="separate"/>
        </w:r>
        <w:r w:rsidR="00B967E7">
          <w:rPr>
            <w:noProof/>
            <w:webHidden/>
          </w:rPr>
          <w:t>13</w:t>
        </w:r>
        <w:r w:rsidR="00B967E7">
          <w:rPr>
            <w:noProof/>
            <w:webHidden/>
          </w:rPr>
          <w:fldChar w:fldCharType="end"/>
        </w:r>
      </w:hyperlink>
    </w:p>
    <w:p w14:paraId="522ECDE2" w14:textId="1C00387E" w:rsidR="00B967E7" w:rsidRDefault="001D3BB7">
      <w:pPr>
        <w:pStyle w:val="TOC2"/>
        <w:rPr>
          <w:rFonts w:asciiTheme="minorHAnsi" w:eastAsiaTheme="minorEastAsia" w:hAnsiTheme="minorHAnsi" w:cstheme="minorBidi"/>
          <w:noProof/>
          <w:szCs w:val="22"/>
          <w:lang w:val="en-GB" w:eastAsia="en-GB"/>
        </w:rPr>
      </w:pPr>
      <w:hyperlink w:anchor="_Toc491263062" w:history="1">
        <w:r w:rsidR="00B967E7" w:rsidRPr="00E03618">
          <w:rPr>
            <w:rStyle w:val="Hyperlink"/>
            <w:rFonts w:cs="Courier New"/>
            <w:noProof/>
            <w:lang w:val="de-DE"/>
          </w:rPr>
          <w:t>MTD  uri[1]  http://www.ebi.ac.uk/pride/url/to/experiment</w:t>
        </w:r>
        <w:r w:rsidR="00B967E7">
          <w:rPr>
            <w:noProof/>
            <w:webHidden/>
          </w:rPr>
          <w:tab/>
        </w:r>
        <w:r w:rsidR="00B967E7">
          <w:rPr>
            <w:noProof/>
            <w:webHidden/>
          </w:rPr>
          <w:fldChar w:fldCharType="begin"/>
        </w:r>
        <w:r w:rsidR="00B967E7">
          <w:rPr>
            <w:noProof/>
            <w:webHidden/>
          </w:rPr>
          <w:instrText xml:space="preserve"> PAGEREF _Toc491263062 \h </w:instrText>
        </w:r>
        <w:r w:rsidR="00B967E7">
          <w:rPr>
            <w:noProof/>
            <w:webHidden/>
          </w:rPr>
        </w:r>
        <w:r w:rsidR="00B967E7">
          <w:rPr>
            <w:noProof/>
            <w:webHidden/>
          </w:rPr>
          <w:fldChar w:fldCharType="separate"/>
        </w:r>
        <w:r w:rsidR="00B967E7">
          <w:rPr>
            <w:noProof/>
            <w:webHidden/>
          </w:rPr>
          <w:t>15</w:t>
        </w:r>
        <w:r w:rsidR="00B967E7">
          <w:rPr>
            <w:noProof/>
            <w:webHidden/>
          </w:rPr>
          <w:fldChar w:fldCharType="end"/>
        </w:r>
      </w:hyperlink>
    </w:p>
    <w:p w14:paraId="689D4B9D" w14:textId="6CA353BF" w:rsidR="00B967E7" w:rsidRDefault="001D3BB7">
      <w:pPr>
        <w:pStyle w:val="TOC2"/>
        <w:rPr>
          <w:rFonts w:asciiTheme="minorHAnsi" w:eastAsiaTheme="minorEastAsia" w:hAnsiTheme="minorHAnsi" w:cstheme="minorBidi"/>
          <w:noProof/>
          <w:szCs w:val="22"/>
          <w:lang w:val="en-GB" w:eastAsia="en-GB"/>
        </w:rPr>
      </w:pPr>
      <w:hyperlink w:anchor="_Toc491263063" w:history="1">
        <w:r w:rsidR="00B967E7" w:rsidRPr="00E03618">
          <w:rPr>
            <w:rStyle w:val="Hyperlink"/>
            <w:noProof/>
            <w:lang w:val="en-GB"/>
          </w:rPr>
          <w:t>Metabolomics Metadata</w:t>
        </w:r>
        <w:r w:rsidR="00B967E7">
          <w:rPr>
            <w:noProof/>
            <w:webHidden/>
          </w:rPr>
          <w:tab/>
        </w:r>
        <w:r w:rsidR="00B967E7">
          <w:rPr>
            <w:noProof/>
            <w:webHidden/>
          </w:rPr>
          <w:fldChar w:fldCharType="begin"/>
        </w:r>
        <w:r w:rsidR="00B967E7">
          <w:rPr>
            <w:noProof/>
            <w:webHidden/>
          </w:rPr>
          <w:instrText xml:space="preserve"> PAGEREF _Toc491263063 \h </w:instrText>
        </w:r>
        <w:r w:rsidR="00B967E7">
          <w:rPr>
            <w:noProof/>
            <w:webHidden/>
          </w:rPr>
        </w:r>
        <w:r w:rsidR="00B967E7">
          <w:rPr>
            <w:noProof/>
            <w:webHidden/>
          </w:rPr>
          <w:fldChar w:fldCharType="separate"/>
        </w:r>
        <w:r w:rsidR="00B967E7">
          <w:rPr>
            <w:noProof/>
            <w:webHidden/>
          </w:rPr>
          <w:t>20</w:t>
        </w:r>
        <w:r w:rsidR="00B967E7">
          <w:rPr>
            <w:noProof/>
            <w:webHidden/>
          </w:rPr>
          <w:fldChar w:fldCharType="end"/>
        </w:r>
      </w:hyperlink>
    </w:p>
    <w:p w14:paraId="756ABCA5" w14:textId="7E010797" w:rsidR="00B967E7" w:rsidRDefault="001D3BB7">
      <w:pPr>
        <w:pStyle w:val="TOC2"/>
        <w:rPr>
          <w:rFonts w:asciiTheme="minorHAnsi" w:eastAsiaTheme="minorEastAsia" w:hAnsiTheme="minorHAnsi" w:cstheme="minorBidi"/>
          <w:noProof/>
          <w:szCs w:val="22"/>
          <w:lang w:val="en-GB" w:eastAsia="en-GB"/>
        </w:rPr>
      </w:pPr>
      <w:hyperlink w:anchor="_Toc491263064" w:history="1">
        <w:r w:rsidR="00B967E7" w:rsidRPr="00E03618">
          <w:rPr>
            <w:rStyle w:val="Hyperlink"/>
            <w:noProof/>
            <w:lang w:val="en-GB"/>
          </w:rPr>
          <w:t>String</w:t>
        </w:r>
        <w:r w:rsidR="00B967E7">
          <w:rPr>
            <w:noProof/>
            <w:webHidden/>
          </w:rPr>
          <w:tab/>
        </w:r>
        <w:r w:rsidR="00B967E7">
          <w:rPr>
            <w:noProof/>
            <w:webHidden/>
          </w:rPr>
          <w:fldChar w:fldCharType="begin"/>
        </w:r>
        <w:r w:rsidR="00B967E7">
          <w:rPr>
            <w:noProof/>
            <w:webHidden/>
          </w:rPr>
          <w:instrText xml:space="preserve"> PAGEREF _Toc491263064 \h </w:instrText>
        </w:r>
        <w:r w:rsidR="00B967E7">
          <w:rPr>
            <w:noProof/>
            <w:webHidden/>
          </w:rPr>
        </w:r>
        <w:r w:rsidR="00B967E7">
          <w:rPr>
            <w:noProof/>
            <w:webHidden/>
          </w:rPr>
          <w:fldChar w:fldCharType="separate"/>
        </w:r>
        <w:r w:rsidR="00B967E7">
          <w:rPr>
            <w:noProof/>
            <w:webHidden/>
          </w:rPr>
          <w:t>21</w:t>
        </w:r>
        <w:r w:rsidR="00B967E7">
          <w:rPr>
            <w:noProof/>
            <w:webHidden/>
          </w:rPr>
          <w:fldChar w:fldCharType="end"/>
        </w:r>
      </w:hyperlink>
    </w:p>
    <w:p w14:paraId="1AD3F463" w14:textId="145F3579" w:rsidR="00B967E7" w:rsidRDefault="001D3BB7">
      <w:pPr>
        <w:pStyle w:val="TOC2"/>
        <w:rPr>
          <w:rFonts w:asciiTheme="minorHAnsi" w:eastAsiaTheme="minorEastAsia" w:hAnsiTheme="minorHAnsi" w:cstheme="minorBidi"/>
          <w:noProof/>
          <w:szCs w:val="22"/>
          <w:lang w:val="en-GB" w:eastAsia="en-GB"/>
        </w:rPr>
      </w:pPr>
      <w:hyperlink w:anchor="_Toc491263065" w:history="1">
        <w:r w:rsidR="00B967E7" w:rsidRPr="00E03618">
          <w:rPr>
            <w:rStyle w:val="Hyperlink"/>
            <w:noProof/>
            <w:lang w:val="en-GB"/>
          </w:rPr>
          <w:t>Example:</w:t>
        </w:r>
        <w:r w:rsidR="00B967E7">
          <w:rPr>
            <w:noProof/>
            <w:webHidden/>
          </w:rPr>
          <w:tab/>
        </w:r>
        <w:r w:rsidR="00B967E7">
          <w:rPr>
            <w:noProof/>
            <w:webHidden/>
          </w:rPr>
          <w:fldChar w:fldCharType="begin"/>
        </w:r>
        <w:r w:rsidR="00B967E7">
          <w:rPr>
            <w:noProof/>
            <w:webHidden/>
          </w:rPr>
          <w:instrText xml:space="preserve"> PAGEREF _Toc491263065 \h </w:instrText>
        </w:r>
        <w:r w:rsidR="00B967E7">
          <w:rPr>
            <w:noProof/>
            <w:webHidden/>
          </w:rPr>
        </w:r>
        <w:r w:rsidR="00B967E7">
          <w:rPr>
            <w:noProof/>
            <w:webHidden/>
          </w:rPr>
          <w:fldChar w:fldCharType="separate"/>
        </w:r>
        <w:r w:rsidR="00B967E7">
          <w:rPr>
            <w:noProof/>
            <w:webHidden/>
          </w:rPr>
          <w:t>21</w:t>
        </w:r>
        <w:r w:rsidR="00B967E7">
          <w:rPr>
            <w:noProof/>
            <w:webHidden/>
          </w:rPr>
          <w:fldChar w:fldCharType="end"/>
        </w:r>
      </w:hyperlink>
    </w:p>
    <w:p w14:paraId="505349EA" w14:textId="5984613D" w:rsidR="00B967E7" w:rsidRDefault="001D3BB7">
      <w:pPr>
        <w:pStyle w:val="TOC2"/>
        <w:rPr>
          <w:rFonts w:asciiTheme="minorHAnsi" w:eastAsiaTheme="minorEastAsia" w:hAnsiTheme="minorHAnsi" w:cstheme="minorBidi"/>
          <w:noProof/>
          <w:szCs w:val="22"/>
          <w:lang w:val="en-GB" w:eastAsia="en-GB"/>
        </w:rPr>
      </w:pPr>
      <w:hyperlink w:anchor="_Toc491263066" w:history="1">
        <w:r w:rsidR="00B967E7" w:rsidRPr="00E03618">
          <w:rPr>
            <w:rStyle w:val="Hyperlink"/>
            <w:noProof/>
            <w:lang w:val="en-GB"/>
          </w:rPr>
          <w:t>String</w:t>
        </w:r>
        <w:r w:rsidR="00B967E7">
          <w:rPr>
            <w:noProof/>
            <w:webHidden/>
          </w:rPr>
          <w:tab/>
        </w:r>
        <w:r w:rsidR="00B967E7">
          <w:rPr>
            <w:noProof/>
            <w:webHidden/>
          </w:rPr>
          <w:fldChar w:fldCharType="begin"/>
        </w:r>
        <w:r w:rsidR="00B967E7">
          <w:rPr>
            <w:noProof/>
            <w:webHidden/>
          </w:rPr>
          <w:instrText xml:space="preserve"> PAGEREF _Toc491263066 \h </w:instrText>
        </w:r>
        <w:r w:rsidR="00B967E7">
          <w:rPr>
            <w:noProof/>
            <w:webHidden/>
          </w:rPr>
        </w:r>
        <w:r w:rsidR="00B967E7">
          <w:rPr>
            <w:noProof/>
            <w:webHidden/>
          </w:rPr>
          <w:fldChar w:fldCharType="separate"/>
        </w:r>
        <w:r w:rsidR="00B967E7">
          <w:rPr>
            <w:noProof/>
            <w:webHidden/>
          </w:rPr>
          <w:t>21</w:t>
        </w:r>
        <w:r w:rsidR="00B967E7">
          <w:rPr>
            <w:noProof/>
            <w:webHidden/>
          </w:rPr>
          <w:fldChar w:fldCharType="end"/>
        </w:r>
      </w:hyperlink>
    </w:p>
    <w:p w14:paraId="26476895" w14:textId="37C36A7C" w:rsidR="00B967E7" w:rsidRDefault="001D3BB7">
      <w:pPr>
        <w:pStyle w:val="TOC2"/>
        <w:rPr>
          <w:rFonts w:asciiTheme="minorHAnsi" w:eastAsiaTheme="minorEastAsia" w:hAnsiTheme="minorHAnsi" w:cstheme="minorBidi"/>
          <w:noProof/>
          <w:szCs w:val="22"/>
          <w:lang w:val="en-GB" w:eastAsia="en-GB"/>
        </w:rPr>
      </w:pPr>
      <w:hyperlink w:anchor="_Toc491263067" w:history="1">
        <w:r w:rsidR="00B967E7" w:rsidRPr="00E03618">
          <w:rPr>
            <w:rStyle w:val="Hyperlink"/>
            <w:noProof/>
            <w:lang w:val="en-GB"/>
          </w:rPr>
          <w:t>Example:</w:t>
        </w:r>
        <w:r w:rsidR="00B967E7">
          <w:rPr>
            <w:noProof/>
            <w:webHidden/>
          </w:rPr>
          <w:tab/>
        </w:r>
        <w:r w:rsidR="00B967E7">
          <w:rPr>
            <w:noProof/>
            <w:webHidden/>
          </w:rPr>
          <w:fldChar w:fldCharType="begin"/>
        </w:r>
        <w:r w:rsidR="00B967E7">
          <w:rPr>
            <w:noProof/>
            <w:webHidden/>
          </w:rPr>
          <w:instrText xml:space="preserve"> PAGEREF _Toc491263067 \h </w:instrText>
        </w:r>
        <w:r w:rsidR="00B967E7">
          <w:rPr>
            <w:noProof/>
            <w:webHidden/>
          </w:rPr>
        </w:r>
        <w:r w:rsidR="00B967E7">
          <w:rPr>
            <w:noProof/>
            <w:webHidden/>
          </w:rPr>
          <w:fldChar w:fldCharType="separate"/>
        </w:r>
        <w:r w:rsidR="00B967E7">
          <w:rPr>
            <w:noProof/>
            <w:webHidden/>
          </w:rPr>
          <w:t>21</w:t>
        </w:r>
        <w:r w:rsidR="00B967E7">
          <w:rPr>
            <w:noProof/>
            <w:webHidden/>
          </w:rPr>
          <w:fldChar w:fldCharType="end"/>
        </w:r>
      </w:hyperlink>
    </w:p>
    <w:p w14:paraId="1C83D60D" w14:textId="7690CDA8" w:rsidR="00B967E7" w:rsidRDefault="001D3BB7">
      <w:pPr>
        <w:pStyle w:val="TOC2"/>
        <w:rPr>
          <w:rFonts w:asciiTheme="minorHAnsi" w:eastAsiaTheme="minorEastAsia" w:hAnsiTheme="minorHAnsi" w:cstheme="minorBidi"/>
          <w:noProof/>
          <w:szCs w:val="22"/>
          <w:lang w:val="en-GB" w:eastAsia="en-GB"/>
        </w:rPr>
      </w:pPr>
      <w:hyperlink w:anchor="_Toc491263068" w:history="1">
        <w:r w:rsidR="00B967E7" w:rsidRPr="00E03618">
          <w:rPr>
            <w:rStyle w:val="Hyperlink"/>
            <w:noProof/>
            <w:lang w:val="en-GB"/>
          </w:rPr>
          <w:t>String</w:t>
        </w:r>
        <w:r w:rsidR="00B967E7">
          <w:rPr>
            <w:noProof/>
            <w:webHidden/>
          </w:rPr>
          <w:tab/>
        </w:r>
        <w:r w:rsidR="00B967E7">
          <w:rPr>
            <w:noProof/>
            <w:webHidden/>
          </w:rPr>
          <w:fldChar w:fldCharType="begin"/>
        </w:r>
        <w:r w:rsidR="00B967E7">
          <w:rPr>
            <w:noProof/>
            <w:webHidden/>
          </w:rPr>
          <w:instrText xml:space="preserve"> PAGEREF _Toc491263068 \h </w:instrText>
        </w:r>
        <w:r w:rsidR="00B967E7">
          <w:rPr>
            <w:noProof/>
            <w:webHidden/>
          </w:rPr>
        </w:r>
        <w:r w:rsidR="00B967E7">
          <w:rPr>
            <w:noProof/>
            <w:webHidden/>
          </w:rPr>
          <w:fldChar w:fldCharType="separate"/>
        </w:r>
        <w:r w:rsidR="00B967E7">
          <w:rPr>
            <w:noProof/>
            <w:webHidden/>
          </w:rPr>
          <w:t>22</w:t>
        </w:r>
        <w:r w:rsidR="00B967E7">
          <w:rPr>
            <w:noProof/>
            <w:webHidden/>
          </w:rPr>
          <w:fldChar w:fldCharType="end"/>
        </w:r>
      </w:hyperlink>
    </w:p>
    <w:p w14:paraId="08B773DD" w14:textId="050402C1" w:rsidR="00B967E7" w:rsidRDefault="001D3BB7">
      <w:pPr>
        <w:pStyle w:val="TOC2"/>
        <w:rPr>
          <w:rFonts w:asciiTheme="minorHAnsi" w:eastAsiaTheme="minorEastAsia" w:hAnsiTheme="minorHAnsi" w:cstheme="minorBidi"/>
          <w:noProof/>
          <w:szCs w:val="22"/>
          <w:lang w:val="en-GB" w:eastAsia="en-GB"/>
        </w:rPr>
      </w:pPr>
      <w:hyperlink w:anchor="_Toc491263069" w:history="1">
        <w:r w:rsidR="00B967E7" w:rsidRPr="00E03618">
          <w:rPr>
            <w:rStyle w:val="Hyperlink"/>
            <w:noProof/>
            <w:lang w:val="en-GB"/>
          </w:rPr>
          <w:t>Example:</w:t>
        </w:r>
        <w:r w:rsidR="00B967E7">
          <w:rPr>
            <w:noProof/>
            <w:webHidden/>
          </w:rPr>
          <w:tab/>
        </w:r>
        <w:r w:rsidR="00B967E7">
          <w:rPr>
            <w:noProof/>
            <w:webHidden/>
          </w:rPr>
          <w:fldChar w:fldCharType="begin"/>
        </w:r>
        <w:r w:rsidR="00B967E7">
          <w:rPr>
            <w:noProof/>
            <w:webHidden/>
          </w:rPr>
          <w:instrText xml:space="preserve"> PAGEREF _Toc491263069 \h </w:instrText>
        </w:r>
        <w:r w:rsidR="00B967E7">
          <w:rPr>
            <w:noProof/>
            <w:webHidden/>
          </w:rPr>
        </w:r>
        <w:r w:rsidR="00B967E7">
          <w:rPr>
            <w:noProof/>
            <w:webHidden/>
          </w:rPr>
          <w:fldChar w:fldCharType="separate"/>
        </w:r>
        <w:r w:rsidR="00B967E7">
          <w:rPr>
            <w:noProof/>
            <w:webHidden/>
          </w:rPr>
          <w:t>22</w:t>
        </w:r>
        <w:r w:rsidR="00B967E7">
          <w:rPr>
            <w:noProof/>
            <w:webHidden/>
          </w:rPr>
          <w:fldChar w:fldCharType="end"/>
        </w:r>
      </w:hyperlink>
    </w:p>
    <w:p w14:paraId="00E48F2D" w14:textId="5130ADF1" w:rsidR="00B967E7" w:rsidRDefault="001D3BB7">
      <w:pPr>
        <w:pStyle w:val="TOC2"/>
        <w:rPr>
          <w:rFonts w:asciiTheme="minorHAnsi" w:eastAsiaTheme="minorEastAsia" w:hAnsiTheme="minorHAnsi" w:cstheme="minorBidi"/>
          <w:noProof/>
          <w:szCs w:val="22"/>
          <w:lang w:val="en-GB" w:eastAsia="en-GB"/>
        </w:rPr>
      </w:pPr>
      <w:hyperlink w:anchor="_Toc491263070" w:history="1">
        <w:r w:rsidR="00B967E7" w:rsidRPr="00E03618">
          <w:rPr>
            <w:rStyle w:val="Hyperlink"/>
            <w:noProof/>
            <w:lang w:val="en-GB"/>
          </w:rPr>
          <w:t>6.3</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Small Molecule Section</w:t>
        </w:r>
        <w:r w:rsidR="00B967E7">
          <w:rPr>
            <w:noProof/>
            <w:webHidden/>
          </w:rPr>
          <w:tab/>
        </w:r>
        <w:r w:rsidR="00B967E7">
          <w:rPr>
            <w:noProof/>
            <w:webHidden/>
          </w:rPr>
          <w:fldChar w:fldCharType="begin"/>
        </w:r>
        <w:r w:rsidR="00B967E7">
          <w:rPr>
            <w:noProof/>
            <w:webHidden/>
          </w:rPr>
          <w:instrText xml:space="preserve"> PAGEREF _Toc491263070 \h </w:instrText>
        </w:r>
        <w:r w:rsidR="00B967E7">
          <w:rPr>
            <w:noProof/>
            <w:webHidden/>
          </w:rPr>
        </w:r>
        <w:r w:rsidR="00B967E7">
          <w:rPr>
            <w:noProof/>
            <w:webHidden/>
          </w:rPr>
          <w:fldChar w:fldCharType="separate"/>
        </w:r>
        <w:r w:rsidR="00B967E7">
          <w:rPr>
            <w:noProof/>
            <w:webHidden/>
          </w:rPr>
          <w:t>22</w:t>
        </w:r>
        <w:r w:rsidR="00B967E7">
          <w:rPr>
            <w:noProof/>
            <w:webHidden/>
          </w:rPr>
          <w:fldChar w:fldCharType="end"/>
        </w:r>
      </w:hyperlink>
    </w:p>
    <w:p w14:paraId="5B555310" w14:textId="43EE7041" w:rsidR="00B967E7" w:rsidRDefault="001D3BB7">
      <w:pPr>
        <w:pStyle w:val="TOC2"/>
        <w:rPr>
          <w:rFonts w:asciiTheme="minorHAnsi" w:eastAsiaTheme="minorEastAsia" w:hAnsiTheme="minorHAnsi" w:cstheme="minorBidi"/>
          <w:noProof/>
          <w:szCs w:val="22"/>
          <w:lang w:val="en-GB" w:eastAsia="en-GB"/>
        </w:rPr>
      </w:pPr>
      <w:hyperlink w:anchor="_Toc491263071" w:history="1">
        <w:r w:rsidR="00B967E7" w:rsidRPr="00E03618">
          <w:rPr>
            <w:rStyle w:val="Hyperlink"/>
            <w:noProof/>
            <w:lang w:val="en-GB"/>
          </w:rPr>
          <w:t>6.4</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Small Molecule Feature (SMF) Section</w:t>
        </w:r>
        <w:r w:rsidR="00B967E7">
          <w:rPr>
            <w:noProof/>
            <w:webHidden/>
          </w:rPr>
          <w:tab/>
        </w:r>
        <w:r w:rsidR="00B967E7">
          <w:rPr>
            <w:noProof/>
            <w:webHidden/>
          </w:rPr>
          <w:fldChar w:fldCharType="begin"/>
        </w:r>
        <w:r w:rsidR="00B967E7">
          <w:rPr>
            <w:noProof/>
            <w:webHidden/>
          </w:rPr>
          <w:instrText xml:space="preserve"> PAGEREF _Toc491263071 \h </w:instrText>
        </w:r>
        <w:r w:rsidR="00B967E7">
          <w:rPr>
            <w:noProof/>
            <w:webHidden/>
          </w:rPr>
        </w:r>
        <w:r w:rsidR="00B967E7">
          <w:rPr>
            <w:noProof/>
            <w:webHidden/>
          </w:rPr>
          <w:fldChar w:fldCharType="separate"/>
        </w:r>
        <w:r w:rsidR="00B967E7">
          <w:rPr>
            <w:noProof/>
            <w:webHidden/>
          </w:rPr>
          <w:t>27</w:t>
        </w:r>
        <w:r w:rsidR="00B967E7">
          <w:rPr>
            <w:noProof/>
            <w:webHidden/>
          </w:rPr>
          <w:fldChar w:fldCharType="end"/>
        </w:r>
      </w:hyperlink>
    </w:p>
    <w:p w14:paraId="736082F9" w14:textId="49FFC70B" w:rsidR="00B967E7" w:rsidRDefault="001D3BB7">
      <w:pPr>
        <w:pStyle w:val="TOC2"/>
        <w:rPr>
          <w:rFonts w:asciiTheme="minorHAnsi" w:eastAsiaTheme="minorEastAsia" w:hAnsiTheme="minorHAnsi" w:cstheme="minorBidi"/>
          <w:noProof/>
          <w:szCs w:val="22"/>
          <w:lang w:val="en-GB" w:eastAsia="en-GB"/>
        </w:rPr>
      </w:pPr>
      <w:hyperlink w:anchor="_Toc491263072" w:history="1">
        <w:r w:rsidR="00B967E7" w:rsidRPr="00E03618">
          <w:rPr>
            <w:rStyle w:val="Hyperlink"/>
            <w:noProof/>
            <w:lang w:val="en-GB"/>
          </w:rPr>
          <w:t>6.5</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Small Molecule Evidence (SME) Section</w:t>
        </w:r>
        <w:r w:rsidR="00B967E7">
          <w:rPr>
            <w:noProof/>
            <w:webHidden/>
          </w:rPr>
          <w:tab/>
        </w:r>
        <w:r w:rsidR="00B967E7">
          <w:rPr>
            <w:noProof/>
            <w:webHidden/>
          </w:rPr>
          <w:fldChar w:fldCharType="begin"/>
        </w:r>
        <w:r w:rsidR="00B967E7">
          <w:rPr>
            <w:noProof/>
            <w:webHidden/>
          </w:rPr>
          <w:instrText xml:space="preserve"> PAGEREF _Toc491263072 \h </w:instrText>
        </w:r>
        <w:r w:rsidR="00B967E7">
          <w:rPr>
            <w:noProof/>
            <w:webHidden/>
          </w:rPr>
        </w:r>
        <w:r w:rsidR="00B967E7">
          <w:rPr>
            <w:noProof/>
            <w:webHidden/>
          </w:rPr>
          <w:fldChar w:fldCharType="separate"/>
        </w:r>
        <w:r w:rsidR="00B967E7">
          <w:rPr>
            <w:noProof/>
            <w:webHidden/>
          </w:rPr>
          <w:t>29</w:t>
        </w:r>
        <w:r w:rsidR="00B967E7">
          <w:rPr>
            <w:noProof/>
            <w:webHidden/>
          </w:rPr>
          <w:fldChar w:fldCharType="end"/>
        </w:r>
      </w:hyperlink>
    </w:p>
    <w:p w14:paraId="588D80EB" w14:textId="03BAC090" w:rsidR="00B967E7" w:rsidRDefault="001D3BB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3" w:history="1">
        <w:r w:rsidR="00B967E7" w:rsidRPr="00E03618">
          <w:rPr>
            <w:rStyle w:val="Hyperlink"/>
            <w:noProof/>
          </w:rPr>
          <w:t>7.</w:t>
        </w:r>
        <w:r w:rsidR="00B967E7">
          <w:rPr>
            <w:rFonts w:asciiTheme="minorHAnsi" w:eastAsiaTheme="minorEastAsia" w:hAnsiTheme="minorHAnsi" w:cstheme="minorBidi"/>
            <w:noProof/>
            <w:szCs w:val="22"/>
            <w:lang w:val="en-GB" w:eastAsia="en-GB"/>
          </w:rPr>
          <w:tab/>
        </w:r>
        <w:r w:rsidR="00B967E7" w:rsidRPr="00E03618">
          <w:rPr>
            <w:rStyle w:val="Hyperlink"/>
            <w:noProof/>
          </w:rPr>
          <w:t>Non-supported use cases</w:t>
        </w:r>
        <w:r w:rsidR="00B967E7">
          <w:rPr>
            <w:noProof/>
            <w:webHidden/>
          </w:rPr>
          <w:tab/>
        </w:r>
        <w:r w:rsidR="00B967E7">
          <w:rPr>
            <w:noProof/>
            <w:webHidden/>
          </w:rPr>
          <w:fldChar w:fldCharType="begin"/>
        </w:r>
        <w:r w:rsidR="00B967E7">
          <w:rPr>
            <w:noProof/>
            <w:webHidden/>
          </w:rPr>
          <w:instrText xml:space="preserve"> PAGEREF _Toc491263073 \h </w:instrText>
        </w:r>
        <w:r w:rsidR="00B967E7">
          <w:rPr>
            <w:noProof/>
            <w:webHidden/>
          </w:rPr>
        </w:r>
        <w:r w:rsidR="00B967E7">
          <w:rPr>
            <w:noProof/>
            <w:webHidden/>
          </w:rPr>
          <w:fldChar w:fldCharType="separate"/>
        </w:r>
        <w:r w:rsidR="00B967E7">
          <w:rPr>
            <w:noProof/>
            <w:webHidden/>
          </w:rPr>
          <w:t>33</w:t>
        </w:r>
        <w:r w:rsidR="00B967E7">
          <w:rPr>
            <w:noProof/>
            <w:webHidden/>
          </w:rPr>
          <w:fldChar w:fldCharType="end"/>
        </w:r>
      </w:hyperlink>
    </w:p>
    <w:p w14:paraId="479797F4" w14:textId="52E4469A" w:rsidR="00B967E7" w:rsidRDefault="001D3BB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4" w:history="1">
        <w:r w:rsidR="00B967E7" w:rsidRPr="00E03618">
          <w:rPr>
            <w:rStyle w:val="Hyperlink"/>
            <w:noProof/>
          </w:rPr>
          <w:t>8.</w:t>
        </w:r>
        <w:r w:rsidR="00B967E7">
          <w:rPr>
            <w:rFonts w:asciiTheme="minorHAnsi" w:eastAsiaTheme="minorEastAsia" w:hAnsiTheme="minorHAnsi" w:cstheme="minorBidi"/>
            <w:noProof/>
            <w:szCs w:val="22"/>
            <w:lang w:val="en-GB" w:eastAsia="en-GB"/>
          </w:rPr>
          <w:tab/>
        </w:r>
        <w:r w:rsidR="00B967E7" w:rsidRPr="00E03618">
          <w:rPr>
            <w:rStyle w:val="Hyperlink"/>
            <w:noProof/>
          </w:rPr>
          <w:t>Conclusions</w:t>
        </w:r>
        <w:r w:rsidR="00B967E7">
          <w:rPr>
            <w:noProof/>
            <w:webHidden/>
          </w:rPr>
          <w:tab/>
        </w:r>
        <w:r w:rsidR="00B967E7">
          <w:rPr>
            <w:noProof/>
            <w:webHidden/>
          </w:rPr>
          <w:fldChar w:fldCharType="begin"/>
        </w:r>
        <w:r w:rsidR="00B967E7">
          <w:rPr>
            <w:noProof/>
            <w:webHidden/>
          </w:rPr>
          <w:instrText xml:space="preserve"> PAGEREF _Toc491263074 \h </w:instrText>
        </w:r>
        <w:r w:rsidR="00B967E7">
          <w:rPr>
            <w:noProof/>
            <w:webHidden/>
          </w:rPr>
        </w:r>
        <w:r w:rsidR="00B967E7">
          <w:rPr>
            <w:noProof/>
            <w:webHidden/>
          </w:rPr>
          <w:fldChar w:fldCharType="separate"/>
        </w:r>
        <w:r w:rsidR="00B967E7">
          <w:rPr>
            <w:noProof/>
            <w:webHidden/>
          </w:rPr>
          <w:t>33</w:t>
        </w:r>
        <w:r w:rsidR="00B967E7">
          <w:rPr>
            <w:noProof/>
            <w:webHidden/>
          </w:rPr>
          <w:fldChar w:fldCharType="end"/>
        </w:r>
      </w:hyperlink>
    </w:p>
    <w:p w14:paraId="1DAD4AA7" w14:textId="03C0422E" w:rsidR="00B967E7" w:rsidRDefault="001D3BB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5" w:history="1">
        <w:r w:rsidR="00B967E7" w:rsidRPr="00E03618">
          <w:rPr>
            <w:rStyle w:val="Hyperlink"/>
            <w:noProof/>
          </w:rPr>
          <w:t>9.</w:t>
        </w:r>
        <w:r w:rsidR="00B967E7">
          <w:rPr>
            <w:rFonts w:asciiTheme="minorHAnsi" w:eastAsiaTheme="minorEastAsia" w:hAnsiTheme="minorHAnsi" w:cstheme="minorBidi"/>
            <w:noProof/>
            <w:szCs w:val="22"/>
            <w:lang w:val="en-GB" w:eastAsia="en-GB"/>
          </w:rPr>
          <w:tab/>
        </w:r>
        <w:r w:rsidR="00B967E7" w:rsidRPr="00E03618">
          <w:rPr>
            <w:rStyle w:val="Hyperlink"/>
            <w:noProof/>
          </w:rPr>
          <w:t xml:space="preserve">Authors </w:t>
        </w:r>
        <w:r w:rsidR="00B967E7">
          <w:rPr>
            <w:noProof/>
            <w:webHidden/>
          </w:rPr>
          <w:tab/>
        </w:r>
        <w:r w:rsidR="00B967E7">
          <w:rPr>
            <w:noProof/>
            <w:webHidden/>
          </w:rPr>
          <w:fldChar w:fldCharType="begin"/>
        </w:r>
        <w:r w:rsidR="00B967E7">
          <w:rPr>
            <w:noProof/>
            <w:webHidden/>
          </w:rPr>
          <w:instrText xml:space="preserve"> PAGEREF _Toc491263075 \h </w:instrText>
        </w:r>
        <w:r w:rsidR="00B967E7">
          <w:rPr>
            <w:noProof/>
            <w:webHidden/>
          </w:rPr>
        </w:r>
        <w:r w:rsidR="00B967E7">
          <w:rPr>
            <w:noProof/>
            <w:webHidden/>
          </w:rPr>
          <w:fldChar w:fldCharType="separate"/>
        </w:r>
        <w:r w:rsidR="00B967E7">
          <w:rPr>
            <w:noProof/>
            <w:webHidden/>
          </w:rPr>
          <w:t>33</w:t>
        </w:r>
        <w:r w:rsidR="00B967E7">
          <w:rPr>
            <w:noProof/>
            <w:webHidden/>
          </w:rPr>
          <w:fldChar w:fldCharType="end"/>
        </w:r>
      </w:hyperlink>
    </w:p>
    <w:p w14:paraId="1C15A86F" w14:textId="537B4C87" w:rsidR="00B967E7" w:rsidRDefault="001D3BB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6" w:history="1">
        <w:r w:rsidR="00B967E7" w:rsidRPr="00E03618">
          <w:rPr>
            <w:rStyle w:val="Hyperlink"/>
            <w:noProof/>
          </w:rPr>
          <w:t>10.</w:t>
        </w:r>
        <w:r w:rsidR="00B967E7">
          <w:rPr>
            <w:rFonts w:asciiTheme="minorHAnsi" w:eastAsiaTheme="minorEastAsia" w:hAnsiTheme="minorHAnsi" w:cstheme="minorBidi"/>
            <w:noProof/>
            <w:szCs w:val="22"/>
            <w:lang w:val="en-GB" w:eastAsia="en-GB"/>
          </w:rPr>
          <w:tab/>
        </w:r>
        <w:r w:rsidR="00B967E7" w:rsidRPr="00E03618">
          <w:rPr>
            <w:rStyle w:val="Hyperlink"/>
            <w:noProof/>
          </w:rPr>
          <w:t>Contributors</w:t>
        </w:r>
        <w:r w:rsidR="00B967E7">
          <w:rPr>
            <w:noProof/>
            <w:webHidden/>
          </w:rPr>
          <w:tab/>
        </w:r>
        <w:r w:rsidR="00B967E7">
          <w:rPr>
            <w:noProof/>
            <w:webHidden/>
          </w:rPr>
          <w:fldChar w:fldCharType="begin"/>
        </w:r>
        <w:r w:rsidR="00B967E7">
          <w:rPr>
            <w:noProof/>
            <w:webHidden/>
          </w:rPr>
          <w:instrText xml:space="preserve"> PAGEREF _Toc491263076 \h </w:instrText>
        </w:r>
        <w:r w:rsidR="00B967E7">
          <w:rPr>
            <w:noProof/>
            <w:webHidden/>
          </w:rPr>
        </w:r>
        <w:r w:rsidR="00B967E7">
          <w:rPr>
            <w:noProof/>
            <w:webHidden/>
          </w:rPr>
          <w:fldChar w:fldCharType="separate"/>
        </w:r>
        <w:r w:rsidR="00B967E7">
          <w:rPr>
            <w:noProof/>
            <w:webHidden/>
          </w:rPr>
          <w:t>34</w:t>
        </w:r>
        <w:r w:rsidR="00B967E7">
          <w:rPr>
            <w:noProof/>
            <w:webHidden/>
          </w:rPr>
          <w:fldChar w:fldCharType="end"/>
        </w:r>
      </w:hyperlink>
    </w:p>
    <w:p w14:paraId="05EB73E8" w14:textId="00688CC8" w:rsidR="00B967E7" w:rsidRDefault="001D3BB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7" w:history="1">
        <w:r w:rsidR="00B967E7" w:rsidRPr="00E03618">
          <w:rPr>
            <w:rStyle w:val="Hyperlink"/>
            <w:noProof/>
          </w:rPr>
          <w:t>11.</w:t>
        </w:r>
        <w:r w:rsidR="00B967E7">
          <w:rPr>
            <w:rFonts w:asciiTheme="minorHAnsi" w:eastAsiaTheme="minorEastAsia" w:hAnsiTheme="minorHAnsi" w:cstheme="minorBidi"/>
            <w:noProof/>
            <w:szCs w:val="22"/>
            <w:lang w:val="en-GB" w:eastAsia="en-GB"/>
          </w:rPr>
          <w:tab/>
        </w:r>
        <w:r w:rsidR="00B967E7" w:rsidRPr="00E03618">
          <w:rPr>
            <w:rStyle w:val="Hyperlink"/>
            <w:noProof/>
          </w:rPr>
          <w:t>References</w:t>
        </w:r>
        <w:r w:rsidR="00B967E7">
          <w:rPr>
            <w:noProof/>
            <w:webHidden/>
          </w:rPr>
          <w:tab/>
        </w:r>
        <w:r w:rsidR="00B967E7">
          <w:rPr>
            <w:noProof/>
            <w:webHidden/>
          </w:rPr>
          <w:fldChar w:fldCharType="begin"/>
        </w:r>
        <w:r w:rsidR="00B967E7">
          <w:rPr>
            <w:noProof/>
            <w:webHidden/>
          </w:rPr>
          <w:instrText xml:space="preserve"> PAGEREF _Toc491263077 \h </w:instrText>
        </w:r>
        <w:r w:rsidR="00B967E7">
          <w:rPr>
            <w:noProof/>
            <w:webHidden/>
          </w:rPr>
        </w:r>
        <w:r w:rsidR="00B967E7">
          <w:rPr>
            <w:noProof/>
            <w:webHidden/>
          </w:rPr>
          <w:fldChar w:fldCharType="separate"/>
        </w:r>
        <w:r w:rsidR="00B967E7">
          <w:rPr>
            <w:noProof/>
            <w:webHidden/>
          </w:rPr>
          <w:t>34</w:t>
        </w:r>
        <w:r w:rsidR="00B967E7">
          <w:rPr>
            <w:noProof/>
            <w:webHidden/>
          </w:rPr>
          <w:fldChar w:fldCharType="end"/>
        </w:r>
      </w:hyperlink>
    </w:p>
    <w:p w14:paraId="34CA4CFF" w14:textId="6019B854" w:rsidR="00B967E7" w:rsidRDefault="001D3BB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8" w:history="1">
        <w:r w:rsidR="00B967E7" w:rsidRPr="00E03618">
          <w:rPr>
            <w:rStyle w:val="Hyperlink"/>
            <w:noProof/>
          </w:rPr>
          <w:t>12.</w:t>
        </w:r>
        <w:r w:rsidR="00B967E7">
          <w:rPr>
            <w:rFonts w:asciiTheme="minorHAnsi" w:eastAsiaTheme="minorEastAsia" w:hAnsiTheme="minorHAnsi" w:cstheme="minorBidi"/>
            <w:noProof/>
            <w:szCs w:val="22"/>
            <w:lang w:val="en-GB" w:eastAsia="en-GB"/>
          </w:rPr>
          <w:tab/>
        </w:r>
        <w:r w:rsidR="00B967E7" w:rsidRPr="00E03618">
          <w:rPr>
            <w:rStyle w:val="Hyperlink"/>
            <w:noProof/>
          </w:rPr>
          <w:t>Intellectual Property Statement</w:t>
        </w:r>
        <w:r w:rsidR="00B967E7">
          <w:rPr>
            <w:noProof/>
            <w:webHidden/>
          </w:rPr>
          <w:tab/>
        </w:r>
        <w:r w:rsidR="00B967E7">
          <w:rPr>
            <w:noProof/>
            <w:webHidden/>
          </w:rPr>
          <w:fldChar w:fldCharType="begin"/>
        </w:r>
        <w:r w:rsidR="00B967E7">
          <w:rPr>
            <w:noProof/>
            <w:webHidden/>
          </w:rPr>
          <w:instrText xml:space="preserve"> PAGEREF _Toc491263078 \h </w:instrText>
        </w:r>
        <w:r w:rsidR="00B967E7">
          <w:rPr>
            <w:noProof/>
            <w:webHidden/>
          </w:rPr>
        </w:r>
        <w:r w:rsidR="00B967E7">
          <w:rPr>
            <w:noProof/>
            <w:webHidden/>
          </w:rPr>
          <w:fldChar w:fldCharType="separate"/>
        </w:r>
        <w:r w:rsidR="00B967E7">
          <w:rPr>
            <w:noProof/>
            <w:webHidden/>
          </w:rPr>
          <w:t>35</w:t>
        </w:r>
        <w:r w:rsidR="00B967E7">
          <w:rPr>
            <w:noProof/>
            <w:webHidden/>
          </w:rPr>
          <w:fldChar w:fldCharType="end"/>
        </w:r>
      </w:hyperlink>
    </w:p>
    <w:p w14:paraId="4FF89193" w14:textId="3293E6D4" w:rsidR="00B967E7" w:rsidRDefault="001D3BB7">
      <w:pPr>
        <w:pStyle w:val="TOC1"/>
        <w:tabs>
          <w:tab w:val="right" w:leader="dot" w:pos="9962"/>
        </w:tabs>
        <w:rPr>
          <w:rFonts w:asciiTheme="minorHAnsi" w:eastAsiaTheme="minorEastAsia" w:hAnsiTheme="minorHAnsi" w:cstheme="minorBidi"/>
          <w:noProof/>
          <w:szCs w:val="22"/>
          <w:lang w:val="en-GB" w:eastAsia="en-GB"/>
        </w:rPr>
      </w:pPr>
      <w:hyperlink w:anchor="_Toc491263079" w:history="1">
        <w:r w:rsidR="00B967E7" w:rsidRPr="00E03618">
          <w:rPr>
            <w:rStyle w:val="Hyperlink"/>
            <w:noProof/>
          </w:rPr>
          <w:t>TradeMark Section</w:t>
        </w:r>
        <w:r w:rsidR="00B967E7">
          <w:rPr>
            <w:noProof/>
            <w:webHidden/>
          </w:rPr>
          <w:tab/>
        </w:r>
        <w:r w:rsidR="00B967E7">
          <w:rPr>
            <w:noProof/>
            <w:webHidden/>
          </w:rPr>
          <w:fldChar w:fldCharType="begin"/>
        </w:r>
        <w:r w:rsidR="00B967E7">
          <w:rPr>
            <w:noProof/>
            <w:webHidden/>
          </w:rPr>
          <w:instrText xml:space="preserve"> PAGEREF _Toc491263079 \h </w:instrText>
        </w:r>
        <w:r w:rsidR="00B967E7">
          <w:rPr>
            <w:noProof/>
            <w:webHidden/>
          </w:rPr>
        </w:r>
        <w:r w:rsidR="00B967E7">
          <w:rPr>
            <w:noProof/>
            <w:webHidden/>
          </w:rPr>
          <w:fldChar w:fldCharType="separate"/>
        </w:r>
        <w:r w:rsidR="00B967E7">
          <w:rPr>
            <w:noProof/>
            <w:webHidden/>
          </w:rPr>
          <w:t>35</w:t>
        </w:r>
        <w:r w:rsidR="00B967E7">
          <w:rPr>
            <w:noProof/>
            <w:webHidden/>
          </w:rPr>
          <w:fldChar w:fldCharType="end"/>
        </w:r>
      </w:hyperlink>
    </w:p>
    <w:p w14:paraId="0DF5A46C" w14:textId="686F5F00" w:rsidR="00B967E7" w:rsidRDefault="001D3BB7">
      <w:pPr>
        <w:pStyle w:val="TOC1"/>
        <w:tabs>
          <w:tab w:val="right" w:leader="dot" w:pos="9962"/>
        </w:tabs>
        <w:rPr>
          <w:rFonts w:asciiTheme="minorHAnsi" w:eastAsiaTheme="minorEastAsia" w:hAnsiTheme="minorHAnsi" w:cstheme="minorBidi"/>
          <w:noProof/>
          <w:szCs w:val="22"/>
          <w:lang w:val="en-GB" w:eastAsia="en-GB"/>
        </w:rPr>
      </w:pPr>
      <w:hyperlink w:anchor="_Toc491263080" w:history="1">
        <w:r w:rsidR="00B967E7" w:rsidRPr="00E03618">
          <w:rPr>
            <w:rStyle w:val="Hyperlink"/>
            <w:noProof/>
          </w:rPr>
          <w:t>Copyright Notice</w:t>
        </w:r>
        <w:r w:rsidR="00B967E7">
          <w:rPr>
            <w:noProof/>
            <w:webHidden/>
          </w:rPr>
          <w:tab/>
        </w:r>
        <w:r w:rsidR="00B967E7">
          <w:rPr>
            <w:noProof/>
            <w:webHidden/>
          </w:rPr>
          <w:fldChar w:fldCharType="begin"/>
        </w:r>
        <w:r w:rsidR="00B967E7">
          <w:rPr>
            <w:noProof/>
            <w:webHidden/>
          </w:rPr>
          <w:instrText xml:space="preserve"> PAGEREF _Toc491263080 \h </w:instrText>
        </w:r>
        <w:r w:rsidR="00B967E7">
          <w:rPr>
            <w:noProof/>
            <w:webHidden/>
          </w:rPr>
        </w:r>
        <w:r w:rsidR="00B967E7">
          <w:rPr>
            <w:noProof/>
            <w:webHidden/>
          </w:rPr>
          <w:fldChar w:fldCharType="separate"/>
        </w:r>
        <w:r w:rsidR="00B967E7">
          <w:rPr>
            <w:noProof/>
            <w:webHidden/>
          </w:rPr>
          <w:t>35</w:t>
        </w:r>
        <w:r w:rsidR="00B967E7">
          <w:rPr>
            <w:noProof/>
            <w:webHidden/>
          </w:rPr>
          <w:fldChar w:fldCharType="end"/>
        </w:r>
      </w:hyperlink>
    </w:p>
    <w:p w14:paraId="57926AD8" w14:textId="0CD41D6F"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7" w:name="_Ref116882289"/>
      <w:bookmarkStart w:id="8" w:name="_Toc118017562"/>
      <w:bookmarkStart w:id="9" w:name="_Toc156877856"/>
      <w:bookmarkStart w:id="10" w:name="_Toc491263037"/>
      <w:r w:rsidRPr="00DB3ECF">
        <w:t>Introduction</w:t>
      </w:r>
      <w:bookmarkEnd w:id="7"/>
      <w:bookmarkEnd w:id="8"/>
      <w:bookmarkEnd w:id="9"/>
      <w:bookmarkEnd w:id="10"/>
    </w:p>
    <w:p w14:paraId="24A510FD" w14:textId="77777777" w:rsidR="007A1183" w:rsidRPr="00DB3ECF" w:rsidRDefault="007A1183" w:rsidP="00EF7033">
      <w:pPr>
        <w:pStyle w:val="Heading2"/>
        <w:tabs>
          <w:tab w:val="num" w:pos="360"/>
        </w:tabs>
        <w:jc w:val="both"/>
        <w:rPr>
          <w:lang w:val="en-GB"/>
        </w:rPr>
      </w:pPr>
      <w:bookmarkStart w:id="11" w:name="_Toc491263038"/>
      <w:r w:rsidRPr="00DB3ECF">
        <w:rPr>
          <w:lang w:val="en-GB"/>
        </w:rPr>
        <w:t>Background</w:t>
      </w:r>
      <w:bookmarkEnd w:id="11"/>
    </w:p>
    <w:p w14:paraId="7D5A4D69" w14:textId="77777777" w:rsidR="00C60626" w:rsidRDefault="007A1183" w:rsidP="007A1183">
      <w:pPr>
        <w:jc w:val="both"/>
        <w:rPr>
          <w:lang w:val="en-GB"/>
        </w:rPr>
      </w:pPr>
      <w:r>
        <w:rPr>
          <w:lang w:val="en-GB"/>
        </w:rPr>
        <w:t>This document addresses the systematic description of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w:t>
      </w:r>
    </w:p>
    <w:p w14:paraId="75A9DC7B" w14:textId="77777777" w:rsidR="00C60626" w:rsidRDefault="00C60626" w:rsidP="007A1183">
      <w:pPr>
        <w:jc w:val="both"/>
        <w:rPr>
          <w:lang w:val="en-GB"/>
        </w:rPr>
      </w:pPr>
    </w:p>
    <w:p w14:paraId="08B86847" w14:textId="2E513673" w:rsidR="007A1183" w:rsidRDefault="007A1183" w:rsidP="007A1183">
      <w:pPr>
        <w:jc w:val="both"/>
        <w:rPr>
          <w:lang w:val="en-GB"/>
        </w:rPr>
      </w:pPr>
      <w:r>
        <w:rPr>
          <w:lang w:val="en-GB"/>
        </w:rPr>
        <w:t>mzTab</w:t>
      </w:r>
      <w:r w:rsidR="00C60626">
        <w:rPr>
          <w:lang w:val="en-GB"/>
        </w:rPr>
        <w:t>-M</w:t>
      </w:r>
      <w:r>
        <w:rPr>
          <w:lang w:val="en-GB"/>
        </w:rPr>
        <w:t xml:space="preserve"> is intended as a </w:t>
      </w:r>
      <w:r w:rsidR="006B24C8">
        <w:rPr>
          <w:lang w:val="en-GB"/>
        </w:rPr>
        <w:t xml:space="preserve">reporting standard for quantitative results from metabolomics/lipodomics approaches. </w:t>
      </w:r>
      <w:r>
        <w:rPr>
          <w:lang w:val="en-GB"/>
        </w:rPr>
        <w:t>This format is also intended to provide lo</w:t>
      </w:r>
      <w:r w:rsidR="006B24C8">
        <w:rPr>
          <w:lang w:val="en-GB"/>
        </w:rPr>
        <w:t xml:space="preserve">cal LIMS systems as well as MS metabolomics </w:t>
      </w:r>
      <w:r>
        <w:rPr>
          <w:lang w:val="en-GB"/>
        </w:rPr>
        <w:t>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6814C083"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 xml:space="preserve">especially with researchers outside the field of </w:t>
      </w:r>
      <w:r w:rsidR="00BF4754">
        <w:rPr>
          <w:lang w:val="en-GB"/>
        </w:rPr>
        <w:t>metabolomics</w:t>
      </w:r>
      <w:r w:rsidR="00C30786">
        <w:rPr>
          <w:lang w:val="en-GB"/>
        </w:rPr>
        <w:t>.</w:t>
      </w:r>
    </w:p>
    <w:p w14:paraId="32B1CD62" w14:textId="7549B1C6" w:rsidR="007A1183" w:rsidRPr="00A96180" w:rsidRDefault="007A1183" w:rsidP="007A1183">
      <w:pPr>
        <w:numPr>
          <w:ilvl w:val="0"/>
          <w:numId w:val="12"/>
        </w:numPr>
        <w:jc w:val="both"/>
      </w:pPr>
      <w:r>
        <w:rPr>
          <w:i/>
          <w:lang w:val="en-GB"/>
        </w:rPr>
        <w:t xml:space="preserve">Export of results to external software, </w:t>
      </w:r>
      <w:r w:rsidR="00914FED">
        <w:rPr>
          <w:lang w:val="en-GB"/>
        </w:rPr>
        <w:t>including</w:t>
      </w:r>
      <w:r>
        <w:t xml:space="preserve"> programs</w:t>
      </w:r>
      <w:r>
        <w:rPr>
          <w:lang w:val="en-GB"/>
        </w:rPr>
        <w:t xml:space="preserve"> such as Microsoft Excel</w:t>
      </w:r>
      <w:r>
        <w:rPr>
          <w:vertAlign w:val="superscript"/>
          <w:lang w:val="en-GB"/>
        </w:rPr>
        <w:t>®</w:t>
      </w:r>
      <w:r>
        <w:rPr>
          <w:lang w:val="en-GB"/>
        </w:rPr>
        <w:t xml:space="preserve"> and Open Office Spreadsheet</w:t>
      </w:r>
      <w:r w:rsidR="00914FED">
        <w:rPr>
          <w:lang w:val="en-GB"/>
        </w:rPr>
        <w:t xml:space="preserve"> and statistical software / coding languages such as R</w:t>
      </w:r>
      <w:r>
        <w:rPr>
          <w:lang w:val="en-GB"/>
        </w:rPr>
        <w:t>.</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0F3A0949" w14:textId="44140F07" w:rsidR="007A1183" w:rsidRDefault="007A1183" w:rsidP="007A1183">
      <w:pPr>
        <w:numPr>
          <w:ilvl w:val="0"/>
          <w:numId w:val="12"/>
        </w:numPr>
        <w:jc w:val="both"/>
      </w:pPr>
      <w:r w:rsidRPr="00A572F9">
        <w:rPr>
          <w:i/>
          <w:lang w:val="en-GB"/>
        </w:rPr>
        <w:t>Be able to link to the external experimental evidence</w:t>
      </w:r>
      <w:r>
        <w:rPr>
          <w:lang w:val="en-GB"/>
        </w:rPr>
        <w:t xml:space="preserve"> </w:t>
      </w:r>
      <w:r w:rsidR="00E6791A">
        <w:rPr>
          <w:lang w:val="en-GB"/>
        </w:rPr>
        <w:t>e.g. by referencing back to mzML files</w:t>
      </w:r>
      <w:r>
        <w:rPr>
          <w:lang w:val="en-GB"/>
        </w:rPr>
        <w:t>.</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lastRenderedPageBreak/>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2" w:name="_Toc491263039"/>
      <w:r w:rsidRPr="00E85AED">
        <w:rPr>
          <w:lang w:val="en-GB"/>
        </w:rPr>
        <w:t>Document Structure</w:t>
      </w:r>
      <w:bookmarkEnd w:id="12"/>
    </w:p>
    <w:p w14:paraId="5A43E85C" w14:textId="358B74E1"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w:t>
      </w:r>
      <w:r w:rsidR="007B771D">
        <w:rPr>
          <w:lang w:val="en-GB"/>
        </w:rPr>
        <w:t>-M</w:t>
      </w:r>
      <w:r>
        <w:rPr>
          <w:lang w:val="en-GB"/>
        </w:rPr>
        <w:t xml:space="preserve">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3" w:name="_Toc170636040"/>
      <w:bookmarkStart w:id="14" w:name="_Ref211659702"/>
      <w:bookmarkStart w:id="15" w:name="_Ref216758743"/>
      <w:bookmarkStart w:id="16" w:name="_Toc491263040"/>
      <w:r>
        <w:t xml:space="preserve">Use Cases for </w:t>
      </w:r>
      <w:bookmarkEnd w:id="13"/>
      <w:bookmarkEnd w:id="14"/>
      <w:bookmarkEnd w:id="15"/>
      <w:r>
        <w:t>mzTab</w:t>
      </w:r>
      <w:bookmarkEnd w:id="16"/>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5F6C5585" w:rsidR="007A1183" w:rsidRDefault="007A1183" w:rsidP="007A1183">
      <w:pPr>
        <w:numPr>
          <w:ilvl w:val="0"/>
          <w:numId w:val="27"/>
        </w:numPr>
        <w:tabs>
          <w:tab w:val="clear" w:pos="720"/>
          <w:tab w:val="num" w:pos="360"/>
        </w:tabs>
        <w:ind w:left="360"/>
        <w:jc w:val="both"/>
        <w:rPr>
          <w:lang w:val="en-GB"/>
        </w:rPr>
      </w:pPr>
      <w:r>
        <w:rPr>
          <w:lang w:val="en-GB"/>
        </w:rPr>
        <w:t>mzTab</w:t>
      </w:r>
      <w:r w:rsidR="009A6BBF">
        <w:rPr>
          <w:lang w:val="en-GB"/>
        </w:rPr>
        <w:t>-M</w:t>
      </w:r>
      <w:r>
        <w:rPr>
          <w:lang w:val="en-GB"/>
        </w:rPr>
        <w:t xml:space="preserve"> files should be s</w:t>
      </w:r>
      <w:r w:rsidR="007B771D">
        <w:rPr>
          <w:lang w:val="en-GB"/>
        </w:rPr>
        <w:t xml:space="preserve">imple enough to make </w:t>
      </w:r>
      <w:r>
        <w:rPr>
          <w:lang w:val="en-GB"/>
        </w:rPr>
        <w:t xml:space="preserve">metabolomics results accessible to people outside the respective fields. This should facilitate the sharing of data beyond the borders of the fields and make it accessible to non-experts. </w:t>
      </w:r>
    </w:p>
    <w:p w14:paraId="2B143DE9" w14:textId="2645AB78" w:rsidR="007A1183" w:rsidRDefault="007A1183" w:rsidP="007A1183">
      <w:pPr>
        <w:numPr>
          <w:ilvl w:val="0"/>
          <w:numId w:val="27"/>
        </w:numPr>
        <w:tabs>
          <w:tab w:val="clear" w:pos="720"/>
          <w:tab w:val="num" w:pos="360"/>
        </w:tabs>
        <w:ind w:left="360"/>
        <w:jc w:val="both"/>
        <w:rPr>
          <w:lang w:val="en-GB"/>
        </w:rPr>
      </w:pPr>
      <w:r>
        <w:rPr>
          <w:lang w:val="en-GB"/>
        </w:rPr>
        <w:t>mzTab</w:t>
      </w:r>
      <w:r w:rsidR="009A6BBF">
        <w:rPr>
          <w:lang w:val="en-GB"/>
        </w:rPr>
        <w:t>-M</w:t>
      </w:r>
      <w:r>
        <w:rPr>
          <w:lang w:val="en-GB"/>
        </w:rPr>
        <w:t xml:space="preserve"> files should contain sufficient information to provide an electronic summary of all findings in a metabolomics study to permit its use as a standard documentation format for ‘supplementary material’ sections of publications in metabolomics. It should thus be able to replace PDF tables as a way of reporting </w:t>
      </w:r>
      <w:r w:rsidR="009A6BBF">
        <w:rPr>
          <w:lang w:val="en-GB"/>
        </w:rPr>
        <w:t>small molecules</w:t>
      </w:r>
      <w:r>
        <w:rPr>
          <w:lang w:val="en-GB"/>
        </w:rPr>
        <w:t xml:space="preserve"> make published identification and quantification information more accessible.</w:t>
      </w:r>
    </w:p>
    <w:p w14:paraId="4297EB9C" w14:textId="2EF434AC" w:rsidR="007F12DA" w:rsidRDefault="0010013F" w:rsidP="007A1183">
      <w:pPr>
        <w:numPr>
          <w:ilvl w:val="0"/>
          <w:numId w:val="27"/>
        </w:numPr>
        <w:tabs>
          <w:tab w:val="clear" w:pos="720"/>
          <w:tab w:val="num" w:pos="360"/>
        </w:tabs>
        <w:ind w:left="360"/>
        <w:jc w:val="both"/>
        <w:rPr>
          <w:lang w:val="en-GB"/>
        </w:rPr>
      </w:pPr>
      <w:r>
        <w:rPr>
          <w:lang w:val="en-GB"/>
        </w:rPr>
        <w:t>mzTab</w:t>
      </w:r>
      <w:r w:rsidR="005C0943">
        <w:rPr>
          <w:lang w:val="en-GB"/>
        </w:rPr>
        <w:t>-M</w:t>
      </w:r>
      <w:r>
        <w:rPr>
          <w:lang w:val="en-GB"/>
        </w:rPr>
        <w:t xml:space="preserve"> files should enable reporting at different levels of detail: ranging from a simple summary of the final results to a detailed reporting including the experimental design. </w:t>
      </w:r>
    </w:p>
    <w:p w14:paraId="5936A2F3" w14:textId="66C8C65C" w:rsidR="007A1183" w:rsidRDefault="007A1183" w:rsidP="007A1183">
      <w:pPr>
        <w:numPr>
          <w:ilvl w:val="0"/>
          <w:numId w:val="27"/>
        </w:numPr>
        <w:tabs>
          <w:tab w:val="clear" w:pos="720"/>
          <w:tab w:val="num" w:pos="360"/>
        </w:tabs>
        <w:ind w:left="360"/>
        <w:jc w:val="both"/>
        <w:rPr>
          <w:lang w:val="en-GB"/>
        </w:rPr>
      </w:pPr>
      <w:r>
        <w:rPr>
          <w:lang w:val="en-GB"/>
        </w:rPr>
        <w:t>It should be possible to open mzTab</w:t>
      </w:r>
      <w:r w:rsidR="005C0943">
        <w:rPr>
          <w:lang w:val="en-GB"/>
        </w:rPr>
        <w:t>-M</w:t>
      </w:r>
      <w:r>
        <w:rPr>
          <w:lang w:val="en-GB"/>
        </w:rPr>
        <w:t xml:space="preserve">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metabolomics.</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40545475" w:rsidR="007A1183" w:rsidRDefault="007A1183" w:rsidP="007A1183">
      <w:pPr>
        <w:numPr>
          <w:ilvl w:val="0"/>
          <w:numId w:val="27"/>
        </w:numPr>
        <w:tabs>
          <w:tab w:val="clear" w:pos="720"/>
          <w:tab w:val="num" w:pos="360"/>
        </w:tabs>
        <w:ind w:left="360"/>
        <w:jc w:val="both"/>
        <w:rPr>
          <w:lang w:val="en-GB"/>
        </w:rPr>
      </w:pPr>
      <w:r>
        <w:rPr>
          <w:lang w:val="en-GB"/>
        </w:rPr>
        <w:t>It should be possible to contain the complete final results of an MS-based metabolomics experiment in a single file. This should furthermore reduce the complexity of sharing and processing an experiment’s final results. mzTab</w:t>
      </w:r>
      <w:r w:rsidR="005C0943">
        <w:rPr>
          <w:lang w:val="en-GB"/>
        </w:rPr>
        <w:t>-M</w:t>
      </w:r>
      <w:r>
        <w:rPr>
          <w:lang w:val="en-GB"/>
        </w:rPr>
        <w:t xml:space="preserve"> files should be able to store quantitative values for small molecule identifications. </w:t>
      </w:r>
    </w:p>
    <w:p w14:paraId="6AB55823" w14:textId="55CFCBF5"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r w:rsidR="005C0943">
        <w:rPr>
          <w:lang w:val="en-GB"/>
        </w:rPr>
        <w:t>-M</w:t>
      </w:r>
      <w:r>
        <w:rPr>
          <w:lang w:val="en-GB"/>
        </w:rPr>
        <w:t>.</w:t>
      </w:r>
    </w:p>
    <w:p w14:paraId="4A03357E" w14:textId="55870C48" w:rsidR="007A1183" w:rsidRDefault="005C0943" w:rsidP="007A1183">
      <w:pPr>
        <w:numPr>
          <w:ilvl w:val="0"/>
          <w:numId w:val="27"/>
        </w:numPr>
        <w:tabs>
          <w:tab w:val="clear" w:pos="720"/>
          <w:tab w:val="num" w:pos="360"/>
        </w:tabs>
        <w:ind w:left="360"/>
        <w:jc w:val="both"/>
        <w:rPr>
          <w:lang w:val="en-GB"/>
        </w:rPr>
      </w:pPr>
      <w:r>
        <w:rPr>
          <w:lang w:val="en-GB"/>
        </w:rPr>
        <w:t>I</w:t>
      </w:r>
      <w:r w:rsidR="007A1183">
        <w:rPr>
          <w:lang w:val="en-GB"/>
        </w:rPr>
        <w:t>t should be possible to directly link a given peptide / small molecule identification to its source spectrum in an external MS data file.</w:t>
      </w:r>
    </w:p>
    <w:p w14:paraId="7828097F" w14:textId="77777777" w:rsidR="007A1183" w:rsidRPr="00772686" w:rsidRDefault="007A1183" w:rsidP="007A1183">
      <w:pPr>
        <w:pStyle w:val="Heading1"/>
      </w:pPr>
      <w:bookmarkStart w:id="17" w:name="_Ref344972414"/>
      <w:bookmarkStart w:id="18" w:name="_Toc491263041"/>
      <w:r w:rsidRPr="00772686">
        <w:t>Notational Conventions</w:t>
      </w:r>
      <w:bookmarkEnd w:id="17"/>
      <w:bookmarkEnd w:id="18"/>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9" w:name="_Toc170636042"/>
      <w:bookmarkStart w:id="20" w:name="_Ref216758768"/>
      <w:bookmarkStart w:id="21" w:name="_Toc491263042"/>
      <w:commentRangeStart w:id="22"/>
      <w:r>
        <w:t>Relationship to Other Specifications</w:t>
      </w:r>
      <w:bookmarkEnd w:id="19"/>
      <w:bookmarkEnd w:id="20"/>
      <w:commentRangeEnd w:id="22"/>
      <w:r w:rsidR="00C04C1B">
        <w:rPr>
          <w:rStyle w:val="CommentReference"/>
          <w:b w:val="0"/>
          <w:bCs w:val="0"/>
          <w:kern w:val="0"/>
        </w:rPr>
        <w:commentReference w:id="22"/>
      </w:r>
      <w:bookmarkEnd w:id="21"/>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11"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F010DDE" w14:textId="4D9B6F81" w:rsidR="007A1183" w:rsidRDefault="005C0943" w:rsidP="005C0943">
      <w:pPr>
        <w:numPr>
          <w:ilvl w:val="0"/>
          <w:numId w:val="13"/>
        </w:numPr>
        <w:jc w:val="both"/>
        <w:rPr>
          <w:lang w:val="en-GB"/>
        </w:rPr>
      </w:pPr>
      <w:r>
        <w:rPr>
          <w:i/>
          <w:lang w:val="en-GB"/>
        </w:rPr>
        <w:t>ISA-TAB (</w:t>
      </w:r>
      <w:hyperlink r:id="rId12" w:history="1">
        <w:r w:rsidRPr="007B14AC">
          <w:rPr>
            <w:rStyle w:val="Hyperlink"/>
            <w:lang w:val="en-GB"/>
          </w:rPr>
          <w:t>http://isa-tools.org/</w:t>
        </w:r>
      </w:hyperlink>
      <w:r>
        <w:rPr>
          <w:i/>
          <w:lang w:val="en-GB"/>
        </w:rPr>
        <w:t xml:space="preserve">). </w:t>
      </w:r>
      <w:r>
        <w:rPr>
          <w:lang w:val="en-GB"/>
        </w:rPr>
        <w:t>The ISA framework allows for reporting experimental metadata and study designs</w:t>
      </w:r>
      <w:r w:rsidR="00F84519">
        <w:rPr>
          <w:lang w:val="en-GB"/>
        </w:rPr>
        <w:t xml:space="preserve"> in considerable detail, and is already used for describing metabolomics experiments. It is expected that mzTab files may be linked to ISA-TAB formatted files, for cases where a rich experimental design is to be captured.</w:t>
      </w:r>
    </w:p>
    <w:p w14:paraId="5F118453" w14:textId="7EEB7D39" w:rsidR="0011215D" w:rsidRDefault="0011215D" w:rsidP="0011215D">
      <w:pPr>
        <w:jc w:val="both"/>
        <w:rPr>
          <w:lang w:val="en-GB"/>
        </w:rPr>
      </w:pPr>
    </w:p>
    <w:p w14:paraId="2B3002D2" w14:textId="2FA02AA1" w:rsidR="0011215D" w:rsidRDefault="0011215D" w:rsidP="0011215D">
      <w:pPr>
        <w:pStyle w:val="Heading2"/>
        <w:rPr>
          <w:lang w:val="en-GB"/>
        </w:rPr>
      </w:pPr>
      <w:r>
        <w:rPr>
          <w:lang w:val="en-GB"/>
        </w:rPr>
        <w:t>Relationship to mzTab 1.0</w:t>
      </w:r>
    </w:p>
    <w:p w14:paraId="2E9021A7" w14:textId="573A140A" w:rsidR="0011215D" w:rsidRPr="0011215D" w:rsidRDefault="0011215D" w:rsidP="0011215D">
      <w:pPr>
        <w:pStyle w:val="nobreak"/>
        <w:rPr>
          <w:lang w:val="en-GB"/>
        </w:rPr>
      </w:pPr>
      <w:r>
        <w:rPr>
          <w:lang w:val="en-GB"/>
        </w:rPr>
        <w:t>[Insert text in here describing how this relates to mzTab 1.0]</w:t>
      </w:r>
    </w:p>
    <w:p w14:paraId="667E00D9" w14:textId="77777777" w:rsidR="007A1183" w:rsidRPr="009A02DC" w:rsidRDefault="007A1183" w:rsidP="005C5637">
      <w:pPr>
        <w:pStyle w:val="Heading2"/>
        <w:rPr>
          <w:lang w:val="en-GB"/>
        </w:rPr>
      </w:pPr>
      <w:bookmarkStart w:id="23" w:name="_Toc491263043"/>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3"/>
    </w:p>
    <w:p w14:paraId="0AF360C6" w14:textId="5B61FF75" w:rsidR="007A1183" w:rsidRDefault="007A1183" w:rsidP="007A1183">
      <w:pPr>
        <w:jc w:val="both"/>
        <w:rPr>
          <w:lang w:val="en-GB"/>
        </w:rPr>
      </w:pPr>
      <w:r>
        <w:rPr>
          <w:lang w:val="en-GB"/>
        </w:rPr>
        <w:t xml:space="preserve">The PSI-MS controlled vocabulary is intended to provide terms for annotation of </w:t>
      </w:r>
      <w:r w:rsidR="0059206E">
        <w:rPr>
          <w:lang w:val="en-GB"/>
        </w:rPr>
        <w:t xml:space="preserve">mass spectrometry-related file formats. </w:t>
      </w:r>
      <w:r>
        <w:rPr>
          <w:lang w:val="en-GB"/>
        </w:rPr>
        <w:t xml:space="preserve">The CV has been generated with a collection of terms from software vendors and academic groups working in the area of mass spectrometry and </w:t>
      </w:r>
      <w:r w:rsidR="00AD6D67">
        <w:rPr>
          <w:lang w:val="en-GB"/>
        </w:rPr>
        <w:t>MS</w:t>
      </w:r>
      <w:r>
        <w:rPr>
          <w:lang w:val="en-GB"/>
        </w:rPr>
        <w:t xml:space="preserv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00AD6D67" w:rsidRPr="00AD6D67">
        <w:rPr>
          <w:lang w:val="en-GB"/>
        </w:rPr>
        <w:t>MS:1000511</w:t>
      </w:r>
      <w:r w:rsidR="00AD6D67">
        <w:rPr>
          <w:lang w:val="en-GB"/>
        </w:rPr>
        <w:t xml:space="preserve"> </w:t>
      </w:r>
      <w:r w:rsidRPr="00C1223F">
        <w:rPr>
          <w:lang w:val="en-GB"/>
        </w:rPr>
        <w:t>"</w:t>
      </w:r>
      <w:r w:rsidR="00AD6D67">
        <w:rPr>
          <w:lang w:val="en-GB"/>
        </w:rPr>
        <w:t>ms level</w:t>
      </w:r>
      <w:r w:rsidRPr="00C1223F">
        <w:rPr>
          <w:lang w:val="en-GB"/>
        </w:rPr>
        <w:t>" value-type:xsd:</w:t>
      </w:r>
      <w:r w:rsidR="00AD6D67">
        <w:rPr>
          <w:lang w:val="en-GB"/>
        </w:rPr>
        <w:t>int</w:t>
      </w:r>
      <w:r>
        <w:rPr>
          <w:lang w:val="en-GB"/>
        </w:rPr>
        <w:t>.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A483B9F" w14:textId="690FFABC" w:rsidR="007A1183" w:rsidRPr="00AA0EF9" w:rsidRDefault="007A1183" w:rsidP="00AD6D67">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3"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 xml:space="preserve">should then be released by updating the file on the </w:t>
      </w:r>
      <w:r w:rsidR="00AD6D67">
        <w:rPr>
          <w:lang w:val="en-GB"/>
        </w:rPr>
        <w:t>GitHub</w:t>
      </w:r>
      <w:r>
        <w:rPr>
          <w:lang w:val="en-GB"/>
        </w:rPr>
        <w:t xml:space="preserve"> server withou</w:t>
      </w:r>
      <w:r w:rsidR="00AD6D67">
        <w:rPr>
          <w:lang w:val="en-GB"/>
        </w:rPr>
        <w:t>t changing the name of the file.</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4"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5"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6" w:history="1">
        <w:r w:rsidRPr="006B02A5">
          <w:rPr>
            <w:rStyle w:val="Hyperlink"/>
            <w:rFonts w:cs="Arial"/>
            <w:szCs w:val="20"/>
          </w:rPr>
          <w:t>http://obi.sourceforge.net/</w:t>
        </w:r>
      </w:hyperlink>
      <w:r>
        <w:rPr>
          <w:rFonts w:cs="Arial"/>
          <w:szCs w:val="20"/>
        </w:rPr>
        <w:t>)</w:t>
      </w:r>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7"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8"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19"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0"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1"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4" w:name="_Ref217199251"/>
      <w:bookmarkStart w:id="25" w:name="_Toc491263044"/>
      <w:r w:rsidRPr="00637045">
        <w:t xml:space="preserve">Resolved Design and scope </w:t>
      </w:r>
      <w:r>
        <w:t>i</w:t>
      </w:r>
      <w:r w:rsidRPr="00637045">
        <w:t>ssues</w:t>
      </w:r>
      <w:bookmarkEnd w:id="24"/>
      <w:bookmarkEnd w:id="25"/>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3E1845B1" w14:textId="77777777" w:rsidR="007A1183" w:rsidRDefault="007A1183">
      <w:pPr>
        <w:pStyle w:val="Heading2"/>
        <w:rPr>
          <w:lang w:val="en-GB"/>
        </w:rPr>
      </w:pPr>
      <w:bookmarkStart w:id="26" w:name="_Ref295297557"/>
      <w:bookmarkStart w:id="27" w:name="_Toc491263046"/>
      <w:r w:rsidRPr="00C40422">
        <w:rPr>
          <w:lang w:val="en-GB"/>
        </w:rPr>
        <w:lastRenderedPageBreak/>
        <w:t>Use of identifiers for input spectra to a search</w:t>
      </w:r>
      <w:bookmarkEnd w:id="26"/>
      <w:bookmarkEnd w:id="27"/>
    </w:p>
    <w:p w14:paraId="44365BDC" w14:textId="0A0287F1" w:rsidR="00B0330B" w:rsidRPr="00B0330B" w:rsidRDefault="009158C6" w:rsidP="00B0330B">
      <w:pPr>
        <w:jc w:val="both"/>
        <w:rPr>
          <w:lang w:val="en-GB"/>
        </w:rPr>
      </w:pPr>
      <w:r>
        <w:rPr>
          <w:lang w:val="en-GB"/>
        </w:rPr>
        <w:t>S</w:t>
      </w:r>
      <w:r w:rsidR="007A1183">
        <w:rPr>
          <w:lang w:val="en-GB"/>
        </w:rPr>
        <w:t xml:space="preserve">mall molecules </w:t>
      </w:r>
      <w:r w:rsidR="0026639A">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4769DEA3"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8"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8"/>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lastRenderedPageBreak/>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6A58133" w:rsidR="007A1183" w:rsidRDefault="00A70A7D" w:rsidP="007A1183">
      <w:pPr>
        <w:rPr>
          <w:rFonts w:ascii="Courier New" w:hAnsi="Courier New" w:cs="Courier New"/>
          <w:sz w:val="16"/>
          <w:szCs w:val="16"/>
          <w:lang w:val="en-GB"/>
        </w:rPr>
      </w:pPr>
      <w:r>
        <w:rPr>
          <w:rFonts w:ascii="Courier New" w:hAnsi="Courier New" w:cs="Courier New"/>
          <w:sz w:val="16"/>
          <w:szCs w:val="16"/>
          <w:lang w:val="en-GB"/>
        </w:rPr>
        <w:t>SEH</w:t>
      </w:r>
      <w:r w:rsidR="007A1183">
        <w:rPr>
          <w:rFonts w:ascii="Courier New" w:hAnsi="Courier New" w:cs="Courier New"/>
          <w:sz w:val="16"/>
          <w:szCs w:val="16"/>
          <w:lang w:val="en-GB"/>
        </w:rPr>
        <w:t xml:space="preserve">      ...   spectra_ref               ...</w:t>
      </w:r>
    </w:p>
    <w:p w14:paraId="05F309E7" w14:textId="35DABBCC" w:rsidR="007A1183" w:rsidRDefault="00A70A7D" w:rsidP="007A1183">
      <w:pPr>
        <w:rPr>
          <w:rFonts w:ascii="Courier New" w:hAnsi="Courier New" w:cs="Courier New"/>
          <w:sz w:val="16"/>
          <w:szCs w:val="16"/>
          <w:lang w:val="en-GB"/>
        </w:rPr>
      </w:pPr>
      <w:r>
        <w:rPr>
          <w:rFonts w:ascii="Courier New" w:hAnsi="Courier New" w:cs="Courier New"/>
          <w:sz w:val="16"/>
          <w:szCs w:val="16"/>
          <w:lang w:val="en-GB"/>
        </w:rPr>
        <w:t>SME</w:t>
      </w:r>
      <w:r w:rsidR="007A1183">
        <w:rPr>
          <w:rFonts w:ascii="Courier New" w:hAnsi="Courier New" w:cs="Courier New"/>
          <w:sz w:val="16"/>
          <w:szCs w:val="16"/>
          <w:lang w:val="en-GB"/>
        </w:rPr>
        <w:t xml:space="preserve">   </w:t>
      </w:r>
      <w:r>
        <w:rPr>
          <w:rFonts w:ascii="Courier New" w:hAnsi="Courier New" w:cs="Courier New"/>
          <w:sz w:val="16"/>
          <w:szCs w:val="16"/>
          <w:lang w:val="en-GB"/>
        </w:rPr>
        <w:t xml:space="preserve"> </w:t>
      </w:r>
      <w:r w:rsidR="007A1183">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sidR="007A1183">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6F9E8BE9"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   spectra_ref               ...</w:t>
      </w:r>
    </w:p>
    <w:p w14:paraId="7E06A907" w14:textId="5BACF511" w:rsidR="002012FC" w:rsidRDefault="00A70A7D" w:rsidP="002012FC">
      <w:pPr>
        <w:rPr>
          <w:rFonts w:ascii="Courier New" w:hAnsi="Courier New" w:cs="Courier New"/>
          <w:sz w:val="16"/>
          <w:szCs w:val="16"/>
          <w:lang w:val="en-GB"/>
        </w:rPr>
      </w:pPr>
      <w:r>
        <w:rPr>
          <w:rFonts w:ascii="Courier New" w:hAnsi="Courier New" w:cs="Courier New"/>
          <w:sz w:val="16"/>
          <w:szCs w:val="16"/>
          <w:lang w:val="en-GB"/>
        </w:rPr>
        <w:t xml:space="preserve">SME      ...   </w:t>
      </w:r>
      <w:r w:rsidR="002012FC">
        <w:rPr>
          <w:rFonts w:ascii="Courier New" w:hAnsi="Courier New" w:cs="Courier New"/>
          <w:sz w:val="16"/>
          <w:szCs w:val="16"/>
          <w:lang w:val="en-GB"/>
        </w:rPr>
        <w:t>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9" w:name="_Toc356304492"/>
      <w:bookmarkStart w:id="30" w:name="_Toc356304586"/>
      <w:bookmarkStart w:id="31" w:name="_Toc359328018"/>
      <w:bookmarkStart w:id="32" w:name="_Toc359328113"/>
      <w:bookmarkStart w:id="33" w:name="_Ref318275910"/>
      <w:bookmarkStart w:id="34" w:name="_Ref320542360"/>
      <w:bookmarkStart w:id="35" w:name="_Toc491263047"/>
      <w:bookmarkEnd w:id="29"/>
      <w:bookmarkEnd w:id="30"/>
      <w:bookmarkEnd w:id="31"/>
      <w:bookmarkEnd w:id="32"/>
      <w:r>
        <w:t xml:space="preserve">Recommendations </w:t>
      </w:r>
      <w:r>
        <w:rPr>
          <w:lang w:eastAsia="de-DE"/>
        </w:rPr>
        <w:t>for reporting replicates within experimental designs</w:t>
      </w:r>
      <w:bookmarkEnd w:id="33"/>
      <w:bookmarkEnd w:id="34"/>
      <w:bookmarkEnd w:id="35"/>
    </w:p>
    <w:p w14:paraId="2D6C2347" w14:textId="50CA5E4D"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w:t>
      </w:r>
      <w:r w:rsidR="001F1D68">
        <w:rPr>
          <w:rFonts w:cs="Helvetica"/>
          <w:lang w:eastAsia="de-DE"/>
        </w:rPr>
        <w:t xml:space="preserve">as shown in </w:t>
      </w:r>
      <w:r w:rsidR="000B46F9">
        <w:rPr>
          <w:rFonts w:cs="Helvetica"/>
          <w:lang w:eastAsia="de-DE"/>
        </w:rPr>
        <w:t>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563581DB" w:rsidR="00C919A3" w:rsidRDefault="0095286D"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_</w:t>
      </w:r>
      <w:r w:rsidR="00C919A3">
        <w:rPr>
          <w:rFonts w:cs="Helvetica"/>
          <w:lang w:eastAsia="de-DE"/>
        </w:rPr>
        <w:t>variable – The variables about which the final results of a study are reported, which may have been derived following averaging across a group of replicate measurements</w:t>
      </w:r>
      <w:r w:rsidR="00777ACA">
        <w:rPr>
          <w:rFonts w:cs="Helvetica"/>
          <w:lang w:eastAsia="de-DE"/>
        </w:rPr>
        <w:t xml:space="preserve"> (assays)</w:t>
      </w:r>
      <w:r w:rsidR="00C919A3">
        <w:rPr>
          <w:rFonts w:cs="Helvetica"/>
          <w:lang w:eastAsia="de-DE"/>
        </w:rPr>
        <w:t>.</w:t>
      </w:r>
      <w:r w:rsidR="00A942E2">
        <w:rPr>
          <w:rFonts w:cs="Helvetica"/>
          <w:lang w:eastAsia="de-DE"/>
        </w:rPr>
        <w:t xml:space="preserve"> </w:t>
      </w:r>
      <w:r w:rsidR="00FD3302">
        <w:rPr>
          <w:rFonts w:cs="Helvetica"/>
          <w:lang w:eastAsia="de-DE"/>
        </w:rPr>
        <w:t xml:space="preserve">The same concept has been defined </w:t>
      </w:r>
      <w:r w:rsidR="00A83AAF">
        <w:rPr>
          <w:rFonts w:cs="Helvetica"/>
          <w:lang w:eastAsia="de-DE"/>
        </w:rPr>
        <w:t xml:space="preserve">by others </w:t>
      </w:r>
      <w:r w:rsidR="00FD3302">
        <w:rPr>
          <w:rFonts w:cs="Helvetica"/>
          <w:lang w:eastAsia="de-DE"/>
        </w:rPr>
        <w:t>as “experimental factor”.</w:t>
      </w:r>
    </w:p>
    <w:p w14:paraId="190D104A" w14:textId="6B1C3BF0" w:rsidR="00D959A2" w:rsidRDefault="0095286D"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ms_</w:t>
      </w:r>
      <w:r w:rsidR="000B46F9">
        <w:rPr>
          <w:rFonts w:cs="Helvetica"/>
          <w:lang w:eastAsia="de-DE"/>
        </w:rPr>
        <w:t>run – An MS run is effectively one run on an MS instrument, and is referenced from assay in different contexts.</w:t>
      </w:r>
      <w:r w:rsidR="00077A48">
        <w:rPr>
          <w:rFonts w:cs="Helvetica"/>
          <w:lang w:eastAsia="de-DE"/>
        </w:rPr>
        <w:t xml:space="preserve"> In the case of pre-fractionation into </w:t>
      </w:r>
      <w:r w:rsidR="00077A48">
        <w:rPr>
          <w:rFonts w:cs="Helvetica"/>
          <w:i/>
          <w:lang w:eastAsia="de-DE"/>
        </w:rPr>
        <w:t xml:space="preserve">n </w:t>
      </w:r>
      <w:r w:rsidR="00077A48">
        <w:rPr>
          <w:rFonts w:cs="Helvetica"/>
          <w:lang w:eastAsia="de-DE"/>
        </w:rPr>
        <w:t xml:space="preserve">fractions, </w:t>
      </w:r>
      <w:r w:rsidR="003C2AD3">
        <w:rPr>
          <w:rFonts w:cs="Helvetica"/>
          <w:lang w:eastAsia="de-DE"/>
        </w:rPr>
        <w:t xml:space="preserve">an assay SHOULD reference </w:t>
      </w:r>
      <w:r w:rsidR="003C2AD3">
        <w:rPr>
          <w:rFonts w:cs="Helvetica"/>
          <w:i/>
          <w:lang w:eastAsia="de-DE"/>
        </w:rPr>
        <w:t xml:space="preserve">n </w:t>
      </w:r>
      <w:r w:rsidR="003C2AD3">
        <w:rPr>
          <w:rFonts w:cs="Helvetica"/>
          <w:lang w:eastAsia="de-DE"/>
        </w:rPr>
        <w:t xml:space="preserve">ms_runs. </w:t>
      </w:r>
      <w:r w:rsidR="000B46F9">
        <w:rPr>
          <w:rFonts w:cs="Helvetica"/>
          <w:lang w:eastAsia="de-DE"/>
        </w:rPr>
        <w:t xml:space="preserve"> </w:t>
      </w:r>
    </w:p>
    <w:p w14:paraId="2536A959" w14:textId="4C631FB9" w:rsidR="00B55F6C" w:rsidRDefault="0095286D">
      <w:pPr>
        <w:pStyle w:val="ListParagraph"/>
        <w:widowControl w:val="0"/>
        <w:numPr>
          <w:ilvl w:val="0"/>
          <w:numId w:val="48"/>
        </w:numPr>
        <w:autoSpaceDE w:val="0"/>
        <w:autoSpaceDN w:val="0"/>
        <w:adjustRightInd w:val="0"/>
        <w:jc w:val="both"/>
        <w:rPr>
          <w:rFonts w:cs="Helvetica"/>
          <w:lang w:eastAsia="de-DE"/>
        </w:rPr>
      </w:pPr>
      <w:r>
        <w:rPr>
          <w:rFonts w:cs="Helvetica"/>
          <w:lang w:eastAsia="de-DE"/>
        </w:rPr>
        <w:t>a</w:t>
      </w:r>
      <w:r w:rsidR="00026954">
        <w:rPr>
          <w:rFonts w:cs="Helvetica"/>
          <w:lang w:eastAsia="de-DE"/>
        </w:rPr>
        <w:t xml:space="preserve">ssay – The application of a measurement about the sample (in this case through MS) </w:t>
      </w:r>
      <w:r w:rsidR="00844DD5">
        <w:rPr>
          <w:rFonts w:cs="Helvetica"/>
          <w:lang w:eastAsia="de-DE"/>
        </w:rPr>
        <w:t>–</w:t>
      </w:r>
      <w:r w:rsidR="00026954">
        <w:rPr>
          <w:rFonts w:cs="Helvetica"/>
          <w:lang w:eastAsia="de-DE"/>
        </w:rPr>
        <w:t xml:space="preserve"> </w:t>
      </w:r>
      <w:r w:rsidR="00844DD5">
        <w:rPr>
          <w:rFonts w:cs="Helvetica"/>
          <w:lang w:eastAsia="de-DE"/>
        </w:rPr>
        <w:t>producing values about small molecule</w:t>
      </w:r>
      <w:r w:rsidR="00CB6F04">
        <w:rPr>
          <w:rFonts w:cs="Helvetica"/>
          <w:lang w:eastAsia="de-DE"/>
        </w:rPr>
        <w:t>s or lipids</w:t>
      </w:r>
      <w:r w:rsidR="00844DD5">
        <w:rPr>
          <w:rFonts w:cs="Helvetica"/>
          <w:lang w:eastAsia="de-DE"/>
        </w:rPr>
        <w:t>.</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w:t>
      </w:r>
      <w:r w:rsidR="007B18C7">
        <w:rPr>
          <w:rFonts w:cs="Helvetica"/>
          <w:lang w:eastAsia="de-DE"/>
        </w:rPr>
        <w:t xml:space="preserve"> (with no pre-fractionation)</w:t>
      </w:r>
      <w:r w:rsidR="00BE0FA1">
        <w:rPr>
          <w:rFonts w:cs="Helvetica"/>
          <w:lang w:eastAsia="de-DE"/>
        </w:rPr>
        <w:t xml:space="preserve">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7B50653D" w14:textId="5394C471" w:rsidR="00D959A2" w:rsidRPr="00B958DA" w:rsidRDefault="000B46F9" w:rsidP="00E94F6E">
      <w:pPr>
        <w:pStyle w:val="ListParagraph"/>
        <w:widowControl w:val="0"/>
        <w:numPr>
          <w:ilvl w:val="0"/>
          <w:numId w:val="48"/>
        </w:numPr>
        <w:autoSpaceDE w:val="0"/>
        <w:autoSpaceDN w:val="0"/>
        <w:adjustRightInd w:val="0"/>
        <w:jc w:val="both"/>
        <w:rPr>
          <w:rFonts w:cs="Helvetica"/>
          <w:lang w:eastAsia="de-DE"/>
        </w:rPr>
      </w:pPr>
      <w:r w:rsidRPr="00B958DA">
        <w:rPr>
          <w:rFonts w:cs="Helvetica"/>
          <w:lang w:eastAsia="de-DE"/>
        </w:rPr>
        <w:t xml:space="preserve">Sample – a biological material that has been </w:t>
      </w:r>
      <w:r w:rsidR="00A943E4" w:rsidRPr="00B958DA">
        <w:rPr>
          <w:rFonts w:cs="Helvetica"/>
          <w:lang w:eastAsia="de-DE"/>
        </w:rPr>
        <w:t>analyzed</w:t>
      </w:r>
      <w:r w:rsidRPr="00B958DA">
        <w:rPr>
          <w:rFonts w:cs="Helvetica"/>
          <w:lang w:eastAsia="de-DE"/>
        </w:rPr>
        <w:t>, to which descriptors of species, cell/tissue type etc. can be attached. In all of types of mzTab file, these MAY be reported in the metadata section as sample[1-n]-description. Samples are NOT MANDATORY in mzTab, since many software packages cannot determine what type of sample w</w:t>
      </w:r>
      <w:r w:rsidR="003E578D" w:rsidRPr="00B958DA">
        <w:rPr>
          <w:rFonts w:cs="Helvetica"/>
          <w:lang w:eastAsia="de-DE"/>
        </w:rPr>
        <w:t>as</w:t>
      </w:r>
      <w:r w:rsidRPr="00B958DA">
        <w:rPr>
          <w:rFonts w:cs="Helvetica"/>
          <w:lang w:eastAsia="de-DE"/>
        </w:rPr>
        <w:t xml:space="preserve"> </w:t>
      </w:r>
      <w:r w:rsidR="00A943E4" w:rsidRPr="00B958DA">
        <w:rPr>
          <w:rFonts w:cs="Helvetica"/>
          <w:lang w:eastAsia="de-DE"/>
        </w:rPr>
        <w:t>analyzed</w:t>
      </w:r>
      <w:r w:rsidRPr="00B958DA">
        <w:rPr>
          <w:rFonts w:cs="Helvetica"/>
          <w:lang w:eastAsia="de-DE"/>
        </w:rPr>
        <w:t xml:space="preserve"> (e.g. whether biological or techni</w:t>
      </w:r>
      <w:r w:rsidR="00B958DA" w:rsidRPr="00B958DA">
        <w:rPr>
          <w:rFonts w:cs="Helvetica"/>
          <w:lang w:eastAsia="de-DE"/>
        </w:rPr>
        <w:t xml:space="preserve">cal replication was performed), although </w:t>
      </w:r>
      <w:r w:rsidR="00B958DA">
        <w:rPr>
          <w:rFonts w:cs="Helvetica"/>
          <w:lang w:eastAsia="de-DE"/>
        </w:rPr>
        <w:t>some consumers of mzTab files MAY wish to enforce that samples MUST be provided e.g. to perform statistical analysis.</w:t>
      </w: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2471304"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3B7A95">
        <w:rPr>
          <w:lang w:eastAsia="de-DE"/>
        </w:rPr>
        <w:t xml:space="preserve"> multiple times by </w:t>
      </w:r>
      <w:r w:rsidR="00E47332">
        <w:rPr>
          <w:lang w:eastAsia="de-DE"/>
        </w:rPr>
        <w:t>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3BF272E" w:rsidR="00442F29" w:rsidRDefault="00680385" w:rsidP="00B55F6C">
      <w:pPr>
        <w:jc w:val="both"/>
        <w:rPr>
          <w:lang w:eastAsia="de-DE"/>
        </w:rPr>
      </w:pPr>
      <w:r>
        <w:rPr>
          <w:lang w:eastAsia="de-DE"/>
        </w:rPr>
        <w:lastRenderedPageBreak/>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exclude sample level information and</w:t>
      </w:r>
      <w:r w:rsidR="005B2114">
        <w:rPr>
          <w:lang w:eastAsia="de-DE"/>
        </w:rPr>
        <w:t xml:space="preserve"> </w:t>
      </w:r>
      <w:r w:rsidR="00317872">
        <w:rPr>
          <w:lang w:eastAsia="de-DE"/>
        </w:rPr>
        <w:t>report quantitative data for assay[1-n] and study_variable[1-n]</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D7B551B" w14:textId="4BD48022" w:rsidR="00ED08AC" w:rsidRDefault="00301FBB" w:rsidP="003C6B44">
      <w:pPr>
        <w:jc w:val="both"/>
        <w:rPr>
          <w:lang w:eastAsia="de-DE"/>
        </w:rPr>
      </w:pPr>
      <w:r w:rsidRPr="00301FBB">
        <w:rPr>
          <w:noProof/>
          <w:lang w:val="en-GB" w:eastAsia="en-GB"/>
        </w:rPr>
        <w:drawing>
          <wp:inline distT="0" distB="0" distL="0" distR="0" wp14:anchorId="56079CAE" wp14:editId="5C215467">
            <wp:extent cx="6332220" cy="67093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332220" cy="6709369"/>
                    </a:xfrm>
                    <a:prstGeom prst="rect">
                      <a:avLst/>
                    </a:prstGeom>
                    <a:noFill/>
                    <a:ln>
                      <a:noFill/>
                    </a:ln>
                  </pic:spPr>
                </pic:pic>
              </a:graphicData>
            </a:graphic>
          </wp:inline>
        </w:drawing>
      </w:r>
    </w:p>
    <w:p w14:paraId="5C0724F5" w14:textId="77777777" w:rsidR="00563144" w:rsidRPr="00C37485" w:rsidRDefault="00563144" w:rsidP="00336E23">
      <w:pPr>
        <w:jc w:val="both"/>
      </w:pPr>
    </w:p>
    <w:p w14:paraId="13DCE7E2" w14:textId="77777777" w:rsidR="009F7367" w:rsidRPr="003A346B" w:rsidRDefault="009F7367" w:rsidP="009F7367">
      <w:pPr>
        <w:pStyle w:val="Code"/>
      </w:pPr>
      <w:bookmarkStart w:id="36" w:name="_Toc359328116"/>
      <w:bookmarkStart w:id="37" w:name="_Toc359328117"/>
      <w:bookmarkStart w:id="38" w:name="_Toc359328118"/>
      <w:bookmarkStart w:id="39" w:name="_Toc359328119"/>
      <w:bookmarkStart w:id="40" w:name="_Toc356304494"/>
      <w:bookmarkStart w:id="41" w:name="_Toc356304588"/>
      <w:bookmarkStart w:id="42" w:name="_Toc359328021"/>
      <w:bookmarkStart w:id="43" w:name="_Toc359328120"/>
      <w:bookmarkStart w:id="44" w:name="_Toc356304495"/>
      <w:bookmarkStart w:id="45" w:name="_Toc356304589"/>
      <w:bookmarkStart w:id="46" w:name="_Toc359328022"/>
      <w:bookmarkStart w:id="47" w:name="_Toc359328121"/>
      <w:bookmarkStart w:id="48" w:name="_Toc356304496"/>
      <w:bookmarkStart w:id="49" w:name="_Toc356304590"/>
      <w:bookmarkStart w:id="50" w:name="_Toc359328023"/>
      <w:bookmarkStart w:id="51" w:name="_Toc359328122"/>
      <w:bookmarkStart w:id="52" w:name="_Toc356304505"/>
      <w:bookmarkStart w:id="53" w:name="_Toc356304599"/>
      <w:bookmarkStart w:id="54" w:name="_Toc359328032"/>
      <w:bookmarkStart w:id="55" w:name="_Toc359328131"/>
      <w:bookmarkStart w:id="56" w:name="_Toc356304507"/>
      <w:bookmarkStart w:id="57" w:name="_Toc356304601"/>
      <w:bookmarkStart w:id="58" w:name="_Toc359328034"/>
      <w:bookmarkStart w:id="59" w:name="_Toc359328133"/>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1CB872B0" w14:textId="77777777" w:rsidR="00D959A2" w:rsidRDefault="007A1183" w:rsidP="00C37485">
      <w:pPr>
        <w:pStyle w:val="Heading2"/>
      </w:pPr>
      <w:bookmarkStart w:id="60" w:name="_Toc491263048"/>
      <w:commentRangeStart w:id="61"/>
      <w:r w:rsidRPr="00102EFE">
        <w:lastRenderedPageBreak/>
        <w:t>Recommendations</w:t>
      </w:r>
      <w:r>
        <w:t xml:space="preserve"> for reporting quantification results</w:t>
      </w:r>
      <w:bookmarkStart w:id="62" w:name="_Toc356304510"/>
      <w:bookmarkStart w:id="63" w:name="_Toc356304604"/>
      <w:bookmarkStart w:id="64" w:name="_Toc359328037"/>
      <w:bookmarkStart w:id="65" w:name="_Toc359328136"/>
      <w:bookmarkStart w:id="66" w:name="_Toc359328137"/>
      <w:bookmarkEnd w:id="62"/>
      <w:bookmarkEnd w:id="63"/>
      <w:bookmarkEnd w:id="64"/>
      <w:bookmarkEnd w:id="65"/>
      <w:bookmarkEnd w:id="66"/>
      <w:commentRangeEnd w:id="61"/>
      <w:r w:rsidR="00EF59DA">
        <w:rPr>
          <w:rStyle w:val="CommentReference"/>
          <w:b w:val="0"/>
          <w:bCs w:val="0"/>
          <w:iCs w:val="0"/>
        </w:rPr>
        <w:commentReference w:id="61"/>
      </w:r>
      <w:bookmarkEnd w:id="60"/>
    </w:p>
    <w:p w14:paraId="1B04A7A8" w14:textId="60965903" w:rsidR="007A1183" w:rsidRDefault="001B4AF3" w:rsidP="007A1183">
      <w:pPr>
        <w:jc w:val="both"/>
      </w:pPr>
      <w:bookmarkStart w:id="67" w:name="_Toc356304513"/>
      <w:bookmarkStart w:id="68" w:name="_Toc356304607"/>
      <w:bookmarkStart w:id="69" w:name="_Toc359328040"/>
      <w:bookmarkStart w:id="70" w:name="_Toc359328139"/>
      <w:bookmarkStart w:id="71" w:name="_Toc356304517"/>
      <w:bookmarkStart w:id="72" w:name="_Toc356304611"/>
      <w:bookmarkStart w:id="73" w:name="_Toc359328044"/>
      <w:bookmarkStart w:id="74" w:name="_Toc359328143"/>
      <w:bookmarkStart w:id="75" w:name="_Toc356304521"/>
      <w:bookmarkStart w:id="76" w:name="_Toc356304615"/>
      <w:bookmarkStart w:id="77" w:name="_Toc359328048"/>
      <w:bookmarkStart w:id="78" w:name="_Toc359328147"/>
      <w:bookmarkStart w:id="79" w:name="_Toc356304523"/>
      <w:bookmarkStart w:id="80" w:name="_Toc356304617"/>
      <w:bookmarkStart w:id="81" w:name="_Toc359328050"/>
      <w:bookmarkStart w:id="82" w:name="_Toc359328149"/>
      <w:bookmarkStart w:id="83" w:name="_Toc356304526"/>
      <w:bookmarkStart w:id="84" w:name="_Toc356304620"/>
      <w:bookmarkStart w:id="85" w:name="_Toc359328053"/>
      <w:bookmarkStart w:id="86" w:name="_Toc359328152"/>
      <w:bookmarkStart w:id="87" w:name="_Toc356304527"/>
      <w:bookmarkStart w:id="88" w:name="_Toc356304621"/>
      <w:bookmarkStart w:id="89" w:name="_Toc359328054"/>
      <w:bookmarkStart w:id="90" w:name="_Toc359328153"/>
      <w:bookmarkStart w:id="91" w:name="_Toc356304534"/>
      <w:bookmarkStart w:id="92" w:name="_Toc356304628"/>
      <w:bookmarkStart w:id="93" w:name="_Toc359328061"/>
      <w:bookmarkStart w:id="94" w:name="_Toc359328160"/>
      <w:bookmarkStart w:id="95" w:name="_Toc356304535"/>
      <w:bookmarkStart w:id="96" w:name="_Toc356304629"/>
      <w:bookmarkStart w:id="97" w:name="_Toc359328062"/>
      <w:bookmarkStart w:id="98" w:name="_Toc359328161"/>
      <w:bookmarkStart w:id="99" w:name="_Toc356304536"/>
      <w:bookmarkStart w:id="100" w:name="_Toc356304630"/>
      <w:bookmarkStart w:id="101" w:name="_Toc359328063"/>
      <w:bookmarkStart w:id="102" w:name="_Toc359328162"/>
      <w:bookmarkStart w:id="103" w:name="_Toc356304537"/>
      <w:bookmarkStart w:id="104" w:name="_Toc356304631"/>
      <w:bookmarkStart w:id="105" w:name="_Toc359328064"/>
      <w:bookmarkStart w:id="106" w:name="_Toc359328163"/>
      <w:bookmarkStart w:id="107" w:name="_Toc356304542"/>
      <w:bookmarkStart w:id="108" w:name="_Toc356304636"/>
      <w:bookmarkStart w:id="109" w:name="_Toc359328069"/>
      <w:bookmarkStart w:id="110" w:name="_Toc359328168"/>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r>
        <w:t xml:space="preserve">At present, multiplexing techniques are not commonly employed in metabolomics e.g. where different molecules are labelled or tagged in some way before being multiplexed on an MS instrument. </w:t>
      </w:r>
      <w:r w:rsidR="0011215D">
        <w:t>For future techniques that do perform multiplexing, this can be supported by having multiple assays referencing the same ms_run (as done in mzTab 1.0 for proteomics).</w:t>
      </w:r>
    </w:p>
    <w:p w14:paraId="7CBA5B5F" w14:textId="77777777" w:rsidR="00F056F2" w:rsidRPr="00F056F2" w:rsidRDefault="007A1183" w:rsidP="00A54116">
      <w:pPr>
        <w:pStyle w:val="Heading2"/>
      </w:pPr>
      <w:bookmarkStart w:id="111" w:name="_Ref317060261"/>
      <w:bookmarkStart w:id="112" w:name="_Ref271192172"/>
      <w:bookmarkStart w:id="113" w:name="_Ref271192184"/>
      <w:bookmarkStart w:id="114" w:name="_Toc491263049"/>
      <w:r w:rsidRPr="00F056F2">
        <w:rPr>
          <w:lang w:val="en-GB"/>
        </w:rPr>
        <w:t xml:space="preserve">Reporting </w:t>
      </w:r>
      <w:bookmarkEnd w:id="111"/>
      <w:bookmarkEnd w:id="112"/>
      <w:bookmarkEnd w:id="113"/>
      <w:r w:rsidR="00497C57" w:rsidRPr="00F056F2">
        <w:rPr>
          <w:lang w:val="en-GB"/>
        </w:rPr>
        <w:t>derivatization approaches</w:t>
      </w:r>
      <w:bookmarkEnd w:id="114"/>
    </w:p>
    <w:p w14:paraId="1741DD52" w14:textId="7A57B072" w:rsidR="00F056F2" w:rsidRPr="00F056F2" w:rsidRDefault="00F056F2" w:rsidP="00F056F2">
      <w:pPr>
        <w:pStyle w:val="Heading2"/>
        <w:numPr>
          <w:ilvl w:val="0"/>
          <w:numId w:val="0"/>
        </w:numPr>
        <w:rPr>
          <w:b w:val="0"/>
          <w:i/>
        </w:rPr>
      </w:pPr>
      <w:bookmarkStart w:id="115" w:name="_Toc491263050"/>
      <w:r w:rsidRPr="00F056F2">
        <w:rPr>
          <w:b w:val="0"/>
          <w:i/>
          <w:highlight w:val="yellow"/>
        </w:rPr>
        <w:t>Some text needed in here about how to encode derivatization results</w:t>
      </w:r>
      <w:bookmarkEnd w:id="115"/>
    </w:p>
    <w:p w14:paraId="6B8709DD" w14:textId="15BD3909" w:rsidR="000F4269" w:rsidRDefault="000F4269" w:rsidP="00A54116">
      <w:pPr>
        <w:pStyle w:val="Heading2"/>
      </w:pPr>
      <w:bookmarkStart w:id="116" w:name="_Toc491263051"/>
      <w:r>
        <w:t>Encoding missing values, zeroes, nulls, infinity and calculation errors</w:t>
      </w:r>
      <w:bookmarkEnd w:id="116"/>
    </w:p>
    <w:p w14:paraId="36926117" w14:textId="6CD1E10B" w:rsidR="000F4269" w:rsidRPr="006236C4" w:rsidRDefault="000F4269" w:rsidP="000F4269">
      <w:pPr>
        <w:jc w:val="both"/>
        <w:rPr>
          <w:lang w:val="en-GB"/>
        </w:rPr>
      </w:pPr>
      <w:r>
        <w:rPr>
          <w:lang w:val="en-GB"/>
        </w:rPr>
        <w:t>In the table-based sections there MUST NOT be any empty cells. In case a given property is not available “null” MUST be used</w:t>
      </w:r>
      <w:r w:rsidR="00F41B44">
        <w:rPr>
          <w:lang w:val="en-GB"/>
        </w:rPr>
        <w:t>, but this is only allowed for cells in which isNullable= “true”</w:t>
      </w:r>
      <w:r>
        <w:rPr>
          <w:lang w:val="en-GB"/>
        </w:rPr>
        <w:t xml:space="preserve">.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w:t>
      </w:r>
      <w:r w:rsidR="00C22ED5">
        <w:rPr>
          <w:lang w:val="en-GB"/>
        </w:rPr>
        <w:t>NaN</w:t>
      </w:r>
      <w:r>
        <w:rPr>
          <w:lang w:val="en-GB"/>
        </w:rPr>
        <w:t>” (</w:t>
      </w:r>
      <w:r w:rsidR="00C22ED5">
        <w:rPr>
          <w:lang w:val="en-GB"/>
        </w:rPr>
        <w:t>for Not a Number</w:t>
      </w:r>
      <w:r w:rsidRPr="0079495C">
        <w:rPr>
          <w:lang w:val="en-GB"/>
        </w:rPr>
        <w:t>)</w:t>
      </w:r>
      <w:r>
        <w:rPr>
          <w:lang w:val="en-GB"/>
        </w:rPr>
        <w:t xml:space="preserve">. In some cases, there is ambiguity with respect to these cases: e.g. </w:t>
      </w:r>
      <w:r w:rsidR="00F056F2">
        <w:rPr>
          <w:lang w:val="en-GB"/>
        </w:rPr>
        <w:t xml:space="preserve">if there are alignment issues and it is unclear whether a molecule has been quantified with zero abundance or </w:t>
      </w:r>
      <w:r w:rsidR="009A136E">
        <w:rPr>
          <w:lang w:val="en-GB"/>
        </w:rPr>
        <w:t>the feature was</w:t>
      </w:r>
      <w:r w:rsidR="00542AF3">
        <w:rPr>
          <w:lang w:val="en-GB"/>
        </w:rPr>
        <w:t xml:space="preserve"> potentially</w:t>
      </w:r>
      <w:r w:rsidR="009A136E">
        <w:rPr>
          <w:lang w:val="en-GB"/>
        </w:rPr>
        <w:t xml:space="preserve"> present in the data but was not found.</w:t>
      </w:r>
    </w:p>
    <w:p w14:paraId="28A3884C" w14:textId="5FA47B74" w:rsidR="000F4269" w:rsidRDefault="000F4269" w:rsidP="000F4269">
      <w:pPr>
        <w:jc w:val="both"/>
      </w:pPr>
    </w:p>
    <w:p w14:paraId="4420FB04" w14:textId="765EEEEE" w:rsidR="001C0181" w:rsidRDefault="001C0181" w:rsidP="001C0181">
      <w:pPr>
        <w:pStyle w:val="Heading2"/>
      </w:pPr>
      <w:bookmarkStart w:id="117" w:name="_Toc491263052"/>
      <w:r>
        <w:t>Encoding numerical data with a standard encoding</w:t>
      </w:r>
      <w:bookmarkEnd w:id="117"/>
    </w:p>
    <w:p w14:paraId="3301235D" w14:textId="5FAE7F8F" w:rsidR="001C0181" w:rsidRPr="001C0181" w:rsidRDefault="001C0181" w:rsidP="001C0181">
      <w:pPr>
        <w:pStyle w:val="nobreak"/>
      </w:pPr>
      <w:r w:rsidRPr="009F7547">
        <w:rPr>
          <w:highlight w:val="yellow"/>
        </w:rPr>
        <w:t>[Insert some text in here about standard numerical encoding, e.g. US default style “x.x”</w:t>
      </w:r>
      <w:r w:rsidR="00D10982" w:rsidRPr="009F7547">
        <w:rPr>
          <w:highlight w:val="yellow"/>
        </w:rPr>
        <w:t>, i.e. using a period for decimal separation and no commas to separate thousands.</w:t>
      </w:r>
      <w:r w:rsidR="009F7547" w:rsidRPr="009F7547">
        <w:rPr>
          <w:highlight w:val="yellow"/>
        </w:rPr>
        <w:t>]</w:t>
      </w:r>
    </w:p>
    <w:p w14:paraId="324AE9E0" w14:textId="77777777" w:rsidR="001C0181" w:rsidRDefault="001C0181" w:rsidP="000F4269">
      <w:pPr>
        <w:jc w:val="both"/>
      </w:pPr>
    </w:p>
    <w:p w14:paraId="50F1FD33" w14:textId="77777777" w:rsidR="000F4269" w:rsidRDefault="000F4269" w:rsidP="000F4269">
      <w:pPr>
        <w:pStyle w:val="Heading2"/>
      </w:pPr>
      <w:bookmarkStart w:id="118" w:name="_Toc491263053"/>
      <w:r>
        <w:t>Reliability score</w:t>
      </w:r>
      <w:bookmarkEnd w:id="118"/>
      <w:r>
        <w:t xml:space="preserve"> </w:t>
      </w:r>
    </w:p>
    <w:p w14:paraId="6E8B772C" w14:textId="2AB9F410" w:rsidR="000F4269" w:rsidRDefault="000F4269" w:rsidP="000F4269">
      <w:pPr>
        <w:jc w:val="both"/>
        <w:rPr>
          <w:lang w:val="en-GB"/>
        </w:rPr>
      </w:pPr>
      <w:r>
        <w:t xml:space="preserve">All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repositories to score the reported identifications based on their own criteria.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3C13E243" w14:textId="6607BFFA" w:rsidR="00C17527" w:rsidRDefault="00C17527" w:rsidP="00A87672">
      <w:pPr>
        <w:pStyle w:val="Heading2"/>
        <w:rPr>
          <w:lang w:val="en-GB"/>
        </w:rPr>
      </w:pPr>
      <w:bookmarkStart w:id="119" w:name="_Toc491263054"/>
      <w:r>
        <w:rPr>
          <w:lang w:val="en-GB"/>
        </w:rPr>
        <w:t>Support for positive and negative modes</w:t>
      </w:r>
      <w:r w:rsidR="00A87672">
        <w:rPr>
          <w:lang w:val="en-GB"/>
        </w:rPr>
        <w:t xml:space="preserve"> or pre-fractionation</w:t>
      </w:r>
      <w:bookmarkEnd w:id="119"/>
    </w:p>
    <w:p w14:paraId="10CD8286" w14:textId="799AEA23" w:rsidR="00A87672" w:rsidRDefault="000975E1" w:rsidP="00A87672">
      <w:pPr>
        <w:pStyle w:val="nobreak"/>
        <w:rPr>
          <w:lang w:val="en-GB"/>
        </w:rPr>
      </w:pPr>
      <w:r>
        <w:rPr>
          <w:lang w:val="en-GB"/>
        </w:rPr>
        <w:t>[Ideal encoding is to put these into separate mzTab files]</w:t>
      </w:r>
    </w:p>
    <w:p w14:paraId="4715323B" w14:textId="5FF76BA4" w:rsidR="000975E1" w:rsidRDefault="000975E1" w:rsidP="000975E1">
      <w:pPr>
        <w:rPr>
          <w:lang w:val="en-GB"/>
        </w:rPr>
      </w:pPr>
    </w:p>
    <w:p w14:paraId="31E966CB" w14:textId="2262F7FE" w:rsidR="000975E1" w:rsidRDefault="000975E1" w:rsidP="000975E1">
      <w:pPr>
        <w:rPr>
          <w:lang w:val="en-GB"/>
        </w:rPr>
      </w:pPr>
    </w:p>
    <w:p w14:paraId="49D08438" w14:textId="390C0AF8" w:rsidR="000975E1" w:rsidRDefault="000975E1" w:rsidP="000975E1">
      <w:pPr>
        <w:pStyle w:val="Heading2"/>
        <w:rPr>
          <w:lang w:val="en-GB"/>
        </w:rPr>
      </w:pPr>
      <w:bookmarkStart w:id="120" w:name="_Toc491263055"/>
      <w:r>
        <w:rPr>
          <w:lang w:val="en-GB"/>
        </w:rPr>
        <w:t>Referencing evidence for small molecule identifications</w:t>
      </w:r>
      <w:bookmarkEnd w:id="120"/>
    </w:p>
    <w:p w14:paraId="1E0D900E" w14:textId="2B7C4A26" w:rsidR="000975E1" w:rsidRPr="000975E1" w:rsidRDefault="000975E1" w:rsidP="000975E1">
      <w:pPr>
        <w:pStyle w:val="nobreak"/>
        <w:rPr>
          <w:lang w:val="en-GB"/>
        </w:rPr>
      </w:pPr>
      <w:r>
        <w:rPr>
          <w:lang w:val="en-GB"/>
        </w:rPr>
        <w:t xml:space="preserve">[Insert text in here to explain about how to encode evidence where multiple features are used to determine molecule identification; </w:t>
      </w:r>
      <w:r w:rsidR="00E57AA7">
        <w:rPr>
          <w:lang w:val="en-GB"/>
        </w:rPr>
        <w:t xml:space="preserve">this should be optional column </w:t>
      </w:r>
      <w:r w:rsidR="00B15E66">
        <w:rPr>
          <w:lang w:val="en-GB"/>
        </w:rPr>
        <w:t>on SML row]</w:t>
      </w:r>
    </w:p>
    <w:p w14:paraId="26406C4A" w14:textId="5428A2B1" w:rsidR="000975E1" w:rsidRDefault="000975E1" w:rsidP="000975E1">
      <w:pPr>
        <w:rPr>
          <w:lang w:val="en-GB"/>
        </w:rPr>
      </w:pPr>
    </w:p>
    <w:p w14:paraId="35F63F29" w14:textId="0A981A5D" w:rsidR="000975E1" w:rsidRDefault="000975E1" w:rsidP="000975E1">
      <w:pPr>
        <w:rPr>
          <w:lang w:val="en-GB"/>
        </w:rPr>
      </w:pPr>
    </w:p>
    <w:p w14:paraId="083806BB" w14:textId="3EF46746" w:rsidR="000975E1" w:rsidRDefault="00A8502F" w:rsidP="00A8502F">
      <w:pPr>
        <w:pStyle w:val="Heading2"/>
        <w:rPr>
          <w:lang w:val="en-GB"/>
        </w:rPr>
      </w:pPr>
      <w:bookmarkStart w:id="121" w:name="_Toc491263056"/>
      <w:r>
        <w:rPr>
          <w:lang w:val="en-GB"/>
        </w:rPr>
        <w:lastRenderedPageBreak/>
        <w:t>Guidelines for reporting results prior to or with no alignment step across features</w:t>
      </w:r>
      <w:bookmarkEnd w:id="121"/>
    </w:p>
    <w:p w14:paraId="412AC74A" w14:textId="2584902F" w:rsidR="00A8502F" w:rsidRPr="00A8502F" w:rsidRDefault="00A8502F" w:rsidP="00A8502F">
      <w:pPr>
        <w:pStyle w:val="nobreak"/>
        <w:rPr>
          <w:lang w:val="en-GB"/>
        </w:rPr>
      </w:pPr>
      <w:r>
        <w:rPr>
          <w:lang w:val="en-GB"/>
        </w:rPr>
        <w:t>[Keep separate mzTab files per run preferred]</w:t>
      </w:r>
    </w:p>
    <w:p w14:paraId="3AB72A00" w14:textId="77777777" w:rsidR="007A1183" w:rsidRPr="00D77D22" w:rsidRDefault="007A1183" w:rsidP="007A1183">
      <w:pPr>
        <w:pStyle w:val="Heading2"/>
        <w:tabs>
          <w:tab w:val="num" w:pos="709"/>
        </w:tabs>
        <w:ind w:left="709" w:hanging="709"/>
        <w:jc w:val="both"/>
        <w:rPr>
          <w:lang w:val="en-GB"/>
        </w:rPr>
      </w:pPr>
      <w:bookmarkStart w:id="122" w:name="_Toc491263057"/>
      <w:r w:rsidRPr="00D77D22">
        <w:rPr>
          <w:lang w:val="en-GB"/>
        </w:rPr>
        <w:t>Comments on Specific Use Cases</w:t>
      </w:r>
      <w:bookmarkEnd w:id="122"/>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mzTab </w:t>
      </w:r>
      <w:r w:rsidRPr="00D77D22">
        <w:rPr>
          <w:lang w:val="en-GB"/>
        </w:rPr>
        <w:t xml:space="preserve">are encouraged to examine the examples that accompany this format release </w:t>
      </w:r>
      <w:r>
        <w:rPr>
          <w:lang w:val="en-GB"/>
        </w:rPr>
        <w:t>before implementing the writer.</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00A08349" w:rsidR="007A1183" w:rsidRDefault="007A1183" w:rsidP="007A1183">
      <w:pPr>
        <w:pStyle w:val="Heading3"/>
        <w:jc w:val="both"/>
        <w:rPr>
          <w:lang w:val="en-GB"/>
        </w:rPr>
      </w:pPr>
      <w:r>
        <w:rPr>
          <w:lang w:val="en-GB"/>
        </w:rPr>
        <w:t xml:space="preserve">Referencing external resources </w:t>
      </w:r>
    </w:p>
    <w:p w14:paraId="0D6FC13F" w14:textId="58920E60" w:rsidR="007A1183" w:rsidRDefault="009E750C" w:rsidP="007A1183">
      <w:pPr>
        <w:jc w:val="both"/>
        <w:rPr>
          <w:lang w:val="en-GB"/>
        </w:rPr>
      </w:pPr>
      <w:r w:rsidRPr="009E750C">
        <w:rPr>
          <w:highlight w:val="yellow"/>
          <w:lang w:val="en-GB"/>
        </w:rPr>
        <w:t>[Text in here?]</w:t>
      </w:r>
    </w:p>
    <w:p w14:paraId="57FE1585" w14:textId="77777777" w:rsidR="007A1183" w:rsidRDefault="007A1183" w:rsidP="007A1183">
      <w:pPr>
        <w:pStyle w:val="Heading2"/>
        <w:jc w:val="both"/>
        <w:rPr>
          <w:lang w:val="en-GB"/>
        </w:rPr>
      </w:pPr>
      <w:bookmarkStart w:id="123" w:name="_Ref216762256"/>
      <w:bookmarkStart w:id="124" w:name="_Ref216762262"/>
      <w:bookmarkStart w:id="125" w:name="_Toc491263058"/>
      <w:bookmarkStart w:id="126" w:name="_Ref116791004"/>
      <w:bookmarkStart w:id="127" w:name="_Ref116791133"/>
      <w:bookmarkStart w:id="128" w:name="_Toc118017565"/>
      <w:bookmarkStart w:id="129" w:name="_Toc170636044"/>
      <w:r w:rsidRPr="007E50C5">
        <w:rPr>
          <w:lang w:val="en-GB"/>
        </w:rPr>
        <w:t>Other supporting materials</w:t>
      </w:r>
      <w:bookmarkEnd w:id="123"/>
      <w:bookmarkEnd w:id="124"/>
      <w:bookmarkEnd w:id="125"/>
    </w:p>
    <w:p w14:paraId="5E420939" w14:textId="277E52EB" w:rsidR="008026AC" w:rsidRPr="00E47623" w:rsidRDefault="009E750C" w:rsidP="009E750C">
      <w:pPr>
        <w:jc w:val="both"/>
      </w:pPr>
      <w:r w:rsidRPr="009E750C">
        <w:rPr>
          <w:highlight w:val="yellow"/>
        </w:rPr>
        <w:t>[Insert references to example files]</w:t>
      </w:r>
    </w:p>
    <w:p w14:paraId="2668A56D" w14:textId="77777777" w:rsidR="007A1183" w:rsidRDefault="007A1183">
      <w:pPr>
        <w:ind w:left="360"/>
        <w:jc w:val="both"/>
        <w:rPr>
          <w:lang w:val="en-GB"/>
        </w:rPr>
      </w:pPr>
      <w:bookmarkStart w:id="130" w:name="_Ref312247673"/>
      <w:bookmarkEnd w:id="126"/>
      <w:bookmarkEnd w:id="127"/>
      <w:bookmarkEnd w:id="128"/>
      <w:bookmarkEnd w:id="129"/>
    </w:p>
    <w:p w14:paraId="179F18A6" w14:textId="77777777" w:rsidR="007A1183" w:rsidRDefault="007A1183" w:rsidP="007A1183">
      <w:pPr>
        <w:pStyle w:val="Heading1"/>
      </w:pPr>
      <w:bookmarkStart w:id="131" w:name="_Ref318816993"/>
      <w:bookmarkStart w:id="132" w:name="_Ref318817006"/>
      <w:bookmarkStart w:id="133" w:name="_Toc491263059"/>
      <w:r>
        <w:t>Format specification</w:t>
      </w:r>
      <w:bookmarkEnd w:id="130"/>
      <w:bookmarkEnd w:id="131"/>
      <w:bookmarkEnd w:id="132"/>
      <w:bookmarkEnd w:id="133"/>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39F870F6" w14:textId="77777777" w:rsidR="007A1183" w:rsidRDefault="007A1183" w:rsidP="007A1183">
      <w:pPr>
        <w:numPr>
          <w:ilvl w:val="1"/>
          <w:numId w:val="21"/>
        </w:numPr>
        <w:ind w:left="1264" w:hanging="357"/>
      </w:pPr>
      <w:r>
        <w:lastRenderedPageBreak/>
        <w:t>SMH for small molecule table header line (the column labels)</w:t>
      </w:r>
    </w:p>
    <w:p w14:paraId="0B1252FB" w14:textId="49D000F6" w:rsidR="007A1183" w:rsidRDefault="007A1183" w:rsidP="007A1183">
      <w:pPr>
        <w:numPr>
          <w:ilvl w:val="1"/>
          <w:numId w:val="21"/>
        </w:numPr>
        <w:ind w:left="1264" w:hanging="357"/>
      </w:pPr>
      <w:r w:rsidRPr="001D6FB3">
        <w:t>SML for rows of the small molecule table</w:t>
      </w:r>
    </w:p>
    <w:p w14:paraId="48A77BBD" w14:textId="39AD9FB9" w:rsidR="00C14B97" w:rsidRDefault="00C14B97" w:rsidP="007A1183">
      <w:pPr>
        <w:numPr>
          <w:ilvl w:val="1"/>
          <w:numId w:val="21"/>
        </w:numPr>
        <w:ind w:left="1264" w:hanging="357"/>
      </w:pPr>
      <w:r>
        <w:t>SFH for small molecule feature header line</w:t>
      </w:r>
    </w:p>
    <w:p w14:paraId="4BC1CB5D" w14:textId="6C49073C" w:rsidR="000B7959" w:rsidRDefault="000B7959" w:rsidP="007A1183">
      <w:pPr>
        <w:numPr>
          <w:ilvl w:val="1"/>
          <w:numId w:val="21"/>
        </w:numPr>
        <w:ind w:left="1264" w:hanging="357"/>
      </w:pPr>
      <w:r>
        <w:t>SMF for rows of the small molecule feature table</w:t>
      </w:r>
    </w:p>
    <w:p w14:paraId="578E0B53" w14:textId="6D662E97" w:rsidR="00C14B97" w:rsidRDefault="00C14B97" w:rsidP="007A1183">
      <w:pPr>
        <w:numPr>
          <w:ilvl w:val="1"/>
          <w:numId w:val="21"/>
        </w:numPr>
        <w:ind w:left="1264" w:hanging="357"/>
      </w:pPr>
      <w:r>
        <w:t>SHE for small molecule evidence header line</w:t>
      </w:r>
    </w:p>
    <w:p w14:paraId="48441254" w14:textId="04DE19BD" w:rsidR="000B7959" w:rsidRDefault="000B7959" w:rsidP="007A1183">
      <w:pPr>
        <w:numPr>
          <w:ilvl w:val="1"/>
          <w:numId w:val="21"/>
        </w:numPr>
        <w:ind w:left="1264" w:hanging="357"/>
      </w:pPr>
      <w:r>
        <w:t>SME for rows of the small molecule evidenc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68D7653C" w:rsidR="00D50389" w:rsidRDefault="007A1183" w:rsidP="00542AF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00542AF3">
        <w:rPr>
          <w:rStyle w:val="CodeZchn2"/>
        </w:rPr>
        <w:t>[MS, MS:1001477</w:t>
      </w:r>
      <w:r w:rsidRPr="00EE3F4B">
        <w:rPr>
          <w:rStyle w:val="CodeZchn2"/>
        </w:rPr>
        <w:t xml:space="preserve">, </w:t>
      </w:r>
      <w:r w:rsidR="00542AF3" w:rsidRPr="00542AF3">
        <w:rPr>
          <w:rStyle w:val="CodeZchn2"/>
        </w:rPr>
        <w:t>SpectraST</w:t>
      </w:r>
      <w:r w:rsidRPr="00EE3F4B">
        <w:rPr>
          <w:rStyle w:val="CodeZchn2"/>
        </w:rPr>
        <w: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4" w:name="OLE_LINK2"/>
      <w:r w:rsidR="0092261E" w:rsidRPr="001331A8">
        <w:rPr>
          <w:rFonts w:ascii="Courier New" w:hAnsi="Courier New" w:cs="Courier New"/>
          <w:sz w:val="16"/>
          <w:szCs w:val="16"/>
          <w:lang w:val="en-GB"/>
        </w:rPr>
        <w:t>[NEWT, 9606, Homo sapiens (Human), ]</w:t>
      </w:r>
      <w:bookmarkEnd w:id="134"/>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8A81C0A"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542AF3">
        <w:rPr>
          <w:rFonts w:ascii="Courier New" w:hAnsi="Courier New" w:cs="Courier New"/>
          <w:sz w:val="16"/>
          <w:szCs w:val="16"/>
          <w:lang w:val="en-GB"/>
        </w:rPr>
        <w:t>MTD</w:t>
      </w:r>
      <w:r w:rsidR="00542AF3">
        <w:rPr>
          <w:rFonts w:ascii="Courier New" w:hAnsi="Courier New" w:cs="Courier New"/>
          <w:sz w:val="16"/>
          <w:szCs w:val="16"/>
          <w:lang w:val="en-GB"/>
        </w:rPr>
        <w:tab/>
        <w:t>assay[1] first assay description</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5" w:name="_Toc491263060"/>
      <w:r>
        <w:rPr>
          <w:lang w:val="en-GB"/>
        </w:rPr>
        <w:lastRenderedPageBreak/>
        <w:t>Sections</w:t>
      </w:r>
      <w:bookmarkEnd w:id="135"/>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6" w:name="_Toc491263061"/>
      <w:commentRangeStart w:id="137"/>
      <w:r>
        <w:rPr>
          <w:lang w:val="en-GB"/>
        </w:rPr>
        <w:t>Metadata Section</w:t>
      </w:r>
      <w:commentRangeEnd w:id="137"/>
      <w:r w:rsidR="00541AB0">
        <w:rPr>
          <w:rStyle w:val="CommentReference"/>
          <w:b w:val="0"/>
          <w:bCs w:val="0"/>
          <w:iCs w:val="0"/>
        </w:rPr>
        <w:commentReference w:id="137"/>
      </w:r>
      <w:bookmarkEnd w:id="136"/>
    </w:p>
    <w:p w14:paraId="2A4F1A0A" w14:textId="6A04A4E7" w:rsidR="007A1183" w:rsidRDefault="000C4102" w:rsidP="007A1183">
      <w:pPr>
        <w:pStyle w:val="nobreak"/>
        <w:jc w:val="both"/>
        <w:rPr>
          <w:lang w:val="en-GB"/>
        </w:rPr>
      </w:pPr>
      <w:r>
        <w:rPr>
          <w:lang w:val="en-GB"/>
        </w:rPr>
        <w:t xml:space="preserve">The metadata section </w:t>
      </w:r>
      <w:r w:rsidR="007A1183">
        <w:rPr>
          <w:lang w:val="en-GB"/>
        </w:rPr>
        <w:t>provide</w:t>
      </w:r>
      <w:r>
        <w:rPr>
          <w:lang w:val="en-GB"/>
        </w:rPr>
        <w:t>s</w:t>
      </w:r>
      <w:r w:rsidR="007A1183">
        <w:rPr>
          <w:lang w:val="en-GB"/>
        </w:rPr>
        <w:t xml:space="preserv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Pr>
          <w:lang w:val="en-GB"/>
        </w:rPr>
        <w:t xml:space="preserve">those noted as mandatory. </w:t>
      </w:r>
      <w:r w:rsidR="007A1183">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1FF8613A"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w:t>
      </w:r>
    </w:p>
    <w:p w14:paraId="71D11AB3" w14:textId="77777777" w:rsidR="005E0B41" w:rsidRDefault="005E0B41" w:rsidP="007A1183">
      <w:pPr>
        <w:jc w:val="both"/>
        <w:rPr>
          <w:lang w:val="en-GB"/>
        </w:rPr>
      </w:pPr>
    </w:p>
    <w:p w14:paraId="7DFA44ED" w14:textId="05333AB4" w:rsidR="005E0B41" w:rsidRPr="005E0B41" w:rsidRDefault="005E0B41" w:rsidP="007A1183">
      <w:pPr>
        <w:jc w:val="both"/>
        <w:rPr>
          <w:b/>
          <w:lang w:val="en-GB"/>
        </w:rPr>
      </w:pPr>
      <w:r w:rsidRPr="005E0B41">
        <w:rPr>
          <w:b/>
          <w:lang w:val="en-GB"/>
        </w:rPr>
        <w:t>Core Metadata</w:t>
      </w:r>
    </w:p>
    <w:p w14:paraId="5EDF42A2" w14:textId="77777777" w:rsidR="007A1183" w:rsidRDefault="00F678EB" w:rsidP="007A1183">
      <w:pPr>
        <w:pStyle w:val="Heading3"/>
        <w:rPr>
          <w:lang w:val="en-GB"/>
        </w:rPr>
      </w:pPr>
      <w:bookmarkStart w:id="138"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8"/>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p w14:paraId="4906EB4F" w14:textId="4E7EA90D" w:rsidR="00844720" w:rsidRDefault="00A27C10" w:rsidP="007A1183">
            <w:pPr>
              <w:rPr>
                <w:lang w:val="en-GB"/>
              </w:rPr>
            </w:pPr>
            <w:r>
              <w:rPr>
                <w:lang w:val="en-GB"/>
              </w:rPr>
              <w:t>True</w:t>
            </w: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p w14:paraId="01A82CAE" w14:textId="6151A73B" w:rsidR="00F0121B" w:rsidRDefault="003C2F1B" w:rsidP="00046F5A">
            <w:pPr>
              <w:rPr>
                <w:lang w:val="en-GB"/>
              </w:rPr>
            </w:pPr>
            <w:r>
              <w:rPr>
                <w:lang w:val="en-GB"/>
              </w:rPr>
              <w:t>True</w:t>
            </w: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p w14:paraId="40E1FD3D" w14:textId="134711E7" w:rsidR="00F0121B" w:rsidRDefault="003C2F1B" w:rsidP="00046F5A">
            <w:pPr>
              <w:rPr>
                <w:lang w:val="en-GB"/>
              </w:rPr>
            </w:pPr>
            <w:r>
              <w:rPr>
                <w:lang w:val="en-GB"/>
              </w:rPr>
              <w:t>False</w:t>
            </w: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p w14:paraId="6406456C" w14:textId="2391DE7E" w:rsidR="00F0121B" w:rsidRDefault="00CB563D" w:rsidP="00046F5A">
            <w:pPr>
              <w:rPr>
                <w:lang w:val="en-GB"/>
              </w:rPr>
            </w:pPr>
            <w:r>
              <w:rPr>
                <w:lang w:val="en-GB"/>
              </w:rPr>
              <w:t>False</w:t>
            </w: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lastRenderedPageBreak/>
              <w:t>Mandatory</w:t>
            </w:r>
          </w:p>
        </w:tc>
        <w:tc>
          <w:tcPr>
            <w:tcW w:w="8571" w:type="dxa"/>
          </w:tcPr>
          <w:p w14:paraId="721169F2" w14:textId="289C9116" w:rsidR="00F0121B" w:rsidRDefault="0034613C" w:rsidP="00046F5A">
            <w:pPr>
              <w:rPr>
                <w:lang w:val="en-GB"/>
              </w:rPr>
            </w:pPr>
            <w:r>
              <w:rPr>
                <w:lang w:val="en-GB"/>
              </w:rPr>
              <w:t>False</w:t>
            </w: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commentRangeStart w:id="139"/>
      <w:r w:rsidRPr="00EC1AF0">
        <w:rPr>
          <w:lang w:val="en-GB"/>
        </w:rPr>
        <w:t>instrument</w:t>
      </w:r>
      <w:r w:rsidR="00B53656">
        <w:rPr>
          <w:lang w:val="en-GB"/>
        </w:rPr>
        <w:t>[1-n]-name</w:t>
      </w:r>
      <w:commentRangeEnd w:id="139"/>
      <w:r w:rsidR="00F02ECA">
        <w:rPr>
          <w:rStyle w:val="CommentReference"/>
          <w:rFonts w:ascii="Arial" w:hAnsi="Arial"/>
          <w:b w:val="0"/>
          <w:bCs w:val="0"/>
        </w:rPr>
        <w:commentReference w:id="13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p w14:paraId="53E04798" w14:textId="55730368" w:rsidR="00F0121B" w:rsidRDefault="00B363E6" w:rsidP="00046F5A">
            <w:pPr>
              <w:rPr>
                <w:lang w:val="en-GB"/>
              </w:rPr>
            </w:pPr>
            <w:r>
              <w:rPr>
                <w:lang w:val="en-GB"/>
              </w:rPr>
              <w:t>False</w:t>
            </w: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p w14:paraId="59BBC7EB" w14:textId="723BC918" w:rsidR="00F96165" w:rsidRDefault="0001784F" w:rsidP="00046F5A">
            <w:pPr>
              <w:rPr>
                <w:lang w:val="en-GB"/>
              </w:rPr>
            </w:pPr>
            <w:r>
              <w:rPr>
                <w:lang w:val="en-GB"/>
              </w:rPr>
              <w:t>False</w:t>
            </w: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p w14:paraId="0FF07DE2" w14:textId="04440CF0" w:rsidR="00F96165" w:rsidRDefault="00D925CC" w:rsidP="00046F5A">
            <w:pPr>
              <w:rPr>
                <w:lang w:val="en-GB"/>
              </w:rPr>
            </w:pPr>
            <w:r>
              <w:rPr>
                <w:lang w:val="en-GB"/>
              </w:rPr>
              <w:t>False</w:t>
            </w: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p w14:paraId="75FE8299" w14:textId="1C052EF3" w:rsidR="00F96165" w:rsidRDefault="00CF51A6" w:rsidP="00046F5A">
            <w:pPr>
              <w:rPr>
                <w:lang w:val="en-GB"/>
              </w:rPr>
            </w:pPr>
            <w:r>
              <w:rPr>
                <w:lang w:val="en-GB"/>
              </w:rPr>
              <w:t>False</w:t>
            </w: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p w14:paraId="09BAB320" w14:textId="4FE95043" w:rsidR="00F96165" w:rsidRDefault="003D6E53" w:rsidP="00046F5A">
            <w:pPr>
              <w:rPr>
                <w:lang w:val="en-GB"/>
              </w:rPr>
            </w:pPr>
            <w:r>
              <w:rPr>
                <w:lang w:val="en-GB"/>
              </w:rPr>
              <w:t>True</w:t>
            </w: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commentRangeStart w:id="140"/>
            <w:r w:rsidRPr="00E92C27">
              <w:rPr>
                <w:rFonts w:cs="Courier New"/>
              </w:rPr>
              <w:t>MTD  software[1]  [MS, MS:1001207, Mascot, 2.3]</w:t>
            </w:r>
            <w:r w:rsidRPr="00E92C27">
              <w:rPr>
                <w:rFonts w:cs="Courier New"/>
              </w:rPr>
              <w:br/>
              <w:t>MTD  software[2]  [MS, MS:1001561, Scaffold, 1.0]</w:t>
            </w:r>
            <w:commentRangeEnd w:id="140"/>
            <w:r w:rsidR="009A59FE">
              <w:rPr>
                <w:rStyle w:val="CommentReference"/>
                <w:rFonts w:ascii="Arial" w:hAnsi="Arial"/>
                <w:lang w:val="en-US"/>
              </w:rPr>
              <w:commentReference w:id="140"/>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p w14:paraId="2157B67E" w14:textId="69794254" w:rsidR="007C1054" w:rsidRPr="00C2227A" w:rsidRDefault="00EE22BF" w:rsidP="007A1183">
            <w:pPr>
              <w:rPr>
                <w:lang w:val="en-GB"/>
              </w:rPr>
            </w:pPr>
            <w:r>
              <w:rPr>
                <w:lang w:val="en-GB"/>
              </w:rPr>
              <w:t>False</w:t>
            </w: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lastRenderedPageBreak/>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2520FE2E" w14:textId="77777777" w:rsidR="007A1183" w:rsidRDefault="007A1183" w:rsidP="007A1183">
      <w:pPr>
        <w:pStyle w:val="Heading3"/>
        <w:rPr>
          <w:lang w:val="en-GB"/>
        </w:rPr>
      </w:pPr>
      <w:r w:rsidRPr="005448F9">
        <w:rPr>
          <w:lang w:val="en-GB"/>
        </w:rPr>
        <w:lastRenderedPageBreak/>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p w14:paraId="47C33FD0" w14:textId="000D7E8E" w:rsidR="00F96165" w:rsidRDefault="00C66650" w:rsidP="00046F5A">
            <w:pPr>
              <w:rPr>
                <w:lang w:val="en-GB"/>
              </w:rPr>
            </w:pPr>
            <w:r>
              <w:rPr>
                <w:lang w:val="en-GB"/>
              </w:rPr>
              <w:t>False</w:t>
            </w: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p w14:paraId="308F1CCA" w14:textId="49504719" w:rsidR="00F96165" w:rsidRDefault="003F07B2" w:rsidP="00046F5A">
            <w:pPr>
              <w:rPr>
                <w:lang w:val="en-GB"/>
              </w:rPr>
            </w:pPr>
            <w:r>
              <w:rPr>
                <w:lang w:val="en-GB"/>
              </w:rPr>
              <w:t>False</w:t>
            </w: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p w14:paraId="4C56517A" w14:textId="0112CAD9" w:rsidR="00F96165" w:rsidRDefault="00B14305" w:rsidP="00046F5A">
            <w:pPr>
              <w:rPr>
                <w:lang w:val="en-GB"/>
              </w:rPr>
            </w:pPr>
            <w:r>
              <w:rPr>
                <w:lang w:val="en-GB"/>
              </w:rPr>
              <w:t>False</w:t>
            </w: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p w14:paraId="766CDF86" w14:textId="1F8DE87E" w:rsidR="00F96165" w:rsidRDefault="00717236" w:rsidP="00046F5A">
            <w:pPr>
              <w:rPr>
                <w:lang w:val="en-GB"/>
              </w:rPr>
            </w:pPr>
            <w:r>
              <w:rPr>
                <w:lang w:val="en-GB"/>
              </w:rPr>
              <w:t>False</w:t>
            </w: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p w14:paraId="5E75B949" w14:textId="7F92AB9E" w:rsidR="00F96165" w:rsidRDefault="004439F6" w:rsidP="00046F5A">
            <w:pPr>
              <w:rPr>
                <w:lang w:val="en-GB"/>
              </w:rPr>
            </w:pPr>
            <w:r>
              <w:rPr>
                <w:lang w:val="en-GB"/>
              </w:rPr>
              <w:t>False</w:t>
            </w: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41" w:name="_Toc363823118"/>
            <w:bookmarkStart w:id="142" w:name="_Toc491263062"/>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41"/>
            <w:bookmarkEnd w:id="142"/>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052B8226" w14:textId="77777777" w:rsidR="005E0B41" w:rsidRDefault="005E0B41" w:rsidP="005E0B41">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38A0331" w14:textId="77777777" w:rsidTr="001D0FBA">
        <w:tc>
          <w:tcPr>
            <w:tcW w:w="1617" w:type="dxa"/>
            <w:vAlign w:val="center"/>
          </w:tcPr>
          <w:p w14:paraId="712CADD0" w14:textId="77777777" w:rsidR="005E0B41" w:rsidRPr="00EC2317" w:rsidRDefault="005E0B41" w:rsidP="001D0FBA">
            <w:pPr>
              <w:rPr>
                <w:b/>
                <w:lang w:val="en-GB"/>
              </w:rPr>
            </w:pPr>
            <w:r w:rsidRPr="00EC2317">
              <w:rPr>
                <w:b/>
                <w:lang w:val="en-GB"/>
              </w:rPr>
              <w:t>Description:</w:t>
            </w:r>
          </w:p>
        </w:tc>
        <w:tc>
          <w:tcPr>
            <w:tcW w:w="8571" w:type="dxa"/>
          </w:tcPr>
          <w:p w14:paraId="5A1505BD" w14:textId="77777777" w:rsidR="005E0B41" w:rsidRPr="00EC2317" w:rsidRDefault="005E0B41" w:rsidP="001D0FBA">
            <w:pPr>
              <w:rPr>
                <w:lang w:val="en-GB"/>
              </w:rPr>
            </w:pPr>
            <w:r w:rsidRPr="00EC2317">
              <w:rPr>
                <w:lang w:val="en-GB"/>
              </w:rPr>
              <w:t>The quantification method used in th</w:t>
            </w:r>
            <w:r>
              <w:rPr>
                <w:lang w:val="en-GB"/>
              </w:rPr>
              <w:t>e experiment reported in the</w:t>
            </w:r>
            <w:r w:rsidRPr="00EC2317">
              <w:rPr>
                <w:lang w:val="en-GB"/>
              </w:rPr>
              <w:t xml:space="preserve"> </w:t>
            </w:r>
            <w:r>
              <w:rPr>
                <w:lang w:val="en-GB"/>
              </w:rPr>
              <w:t>file</w:t>
            </w:r>
            <w:r w:rsidRPr="00EC2317">
              <w:rPr>
                <w:lang w:val="en-GB"/>
              </w:rPr>
              <w:t>.</w:t>
            </w:r>
            <w:r>
              <w:rPr>
                <w:lang w:val="en-GB"/>
              </w:rPr>
              <w:t xml:space="preserve"> </w:t>
            </w:r>
          </w:p>
        </w:tc>
      </w:tr>
      <w:tr w:rsidR="005E0B41" w14:paraId="5118BE40" w14:textId="77777777" w:rsidTr="001D0FBA">
        <w:tc>
          <w:tcPr>
            <w:tcW w:w="1617" w:type="dxa"/>
            <w:vAlign w:val="center"/>
          </w:tcPr>
          <w:p w14:paraId="10A95F59" w14:textId="77777777" w:rsidR="005E0B41" w:rsidRPr="00EC2317" w:rsidRDefault="005E0B41" w:rsidP="001D0FBA">
            <w:pPr>
              <w:rPr>
                <w:b/>
                <w:lang w:val="en-GB"/>
              </w:rPr>
            </w:pPr>
            <w:r w:rsidRPr="00EC2317">
              <w:rPr>
                <w:b/>
                <w:lang w:val="en-GB"/>
              </w:rPr>
              <w:t>Type:</w:t>
            </w:r>
          </w:p>
        </w:tc>
        <w:tc>
          <w:tcPr>
            <w:tcW w:w="8571" w:type="dxa"/>
          </w:tcPr>
          <w:p w14:paraId="4CBB8637" w14:textId="77777777" w:rsidR="005E0B41" w:rsidRPr="00EC2317" w:rsidRDefault="005E0B41" w:rsidP="001D0FBA">
            <w:pPr>
              <w:rPr>
                <w:lang w:val="en-GB"/>
              </w:rPr>
            </w:pPr>
            <w:r w:rsidRPr="00EC2317">
              <w:rPr>
                <w:lang w:val="en-GB"/>
              </w:rPr>
              <w:t>Parameter</w:t>
            </w:r>
          </w:p>
        </w:tc>
      </w:tr>
      <w:tr w:rsidR="005E0B41" w14:paraId="5BF181FA" w14:textId="77777777" w:rsidTr="001D0FBA">
        <w:tc>
          <w:tcPr>
            <w:tcW w:w="1617" w:type="dxa"/>
            <w:vAlign w:val="center"/>
          </w:tcPr>
          <w:p w14:paraId="3D478806" w14:textId="77777777" w:rsidR="005E0B41" w:rsidRPr="00EC2317" w:rsidRDefault="005E0B41" w:rsidP="001D0FBA">
            <w:pPr>
              <w:rPr>
                <w:b/>
                <w:lang w:val="en-GB"/>
              </w:rPr>
            </w:pPr>
            <w:r>
              <w:rPr>
                <w:b/>
                <w:lang w:val="en-GB"/>
              </w:rPr>
              <w:t>Mandatory</w:t>
            </w:r>
          </w:p>
        </w:tc>
        <w:tc>
          <w:tcPr>
            <w:tcW w:w="8571" w:type="dxa"/>
          </w:tcPr>
          <w:p w14:paraId="62E73BE4" w14:textId="0337E254" w:rsidR="005E0B41" w:rsidRDefault="00901510" w:rsidP="001D0FBA">
            <w:pPr>
              <w:rPr>
                <w:lang w:val="en-GB"/>
              </w:rPr>
            </w:pPr>
            <w:r>
              <w:rPr>
                <w:lang w:val="en-GB"/>
              </w:rPr>
              <w:t>True</w:t>
            </w:r>
          </w:p>
        </w:tc>
      </w:tr>
      <w:tr w:rsidR="005E0B41" w14:paraId="04B4A173" w14:textId="77777777" w:rsidTr="001D0FBA">
        <w:tc>
          <w:tcPr>
            <w:tcW w:w="1617" w:type="dxa"/>
            <w:vAlign w:val="center"/>
          </w:tcPr>
          <w:p w14:paraId="5B144017" w14:textId="77777777" w:rsidR="005E0B41" w:rsidRPr="00EC2317" w:rsidRDefault="005E0B41" w:rsidP="001D0FBA">
            <w:pPr>
              <w:rPr>
                <w:b/>
                <w:lang w:val="en-GB"/>
              </w:rPr>
            </w:pPr>
            <w:r w:rsidRPr="00EC2317">
              <w:rPr>
                <w:b/>
                <w:lang w:val="en-GB"/>
              </w:rPr>
              <w:t>Example:</w:t>
            </w:r>
          </w:p>
        </w:tc>
        <w:tc>
          <w:tcPr>
            <w:tcW w:w="8571" w:type="dxa"/>
          </w:tcPr>
          <w:p w14:paraId="32EB9E41" w14:textId="77777777" w:rsidR="005E0B41" w:rsidRDefault="005E0B41" w:rsidP="001D0FBA">
            <w:pPr>
              <w:pStyle w:val="Code"/>
              <w:rPr>
                <w:rFonts w:cs="Courier New"/>
              </w:rPr>
            </w:pPr>
            <w:r w:rsidRPr="00E92C27">
              <w:rPr>
                <w:rFonts w:cs="Courier New"/>
              </w:rPr>
              <w:t>MTD  quantification_method  [MS, MS:1001837, iT</w:t>
            </w:r>
            <w:r>
              <w:rPr>
                <w:rFonts w:cs="Courier New"/>
              </w:rPr>
              <w:t>RAQ quantitation analysis</w:t>
            </w:r>
            <w:r w:rsidRPr="00E92C27">
              <w:rPr>
                <w:rFonts w:cs="Courier New"/>
              </w:rPr>
              <w:t>, ]</w:t>
            </w:r>
          </w:p>
          <w:p w14:paraId="1422ECAC" w14:textId="77777777" w:rsidR="005E0B41" w:rsidRDefault="005E0B41" w:rsidP="001D0FBA">
            <w:pPr>
              <w:pStyle w:val="Code"/>
              <w:rPr>
                <w:rFonts w:cs="Courier New"/>
              </w:rPr>
            </w:pPr>
          </w:p>
          <w:p w14:paraId="1ADE39C9" w14:textId="77777777" w:rsidR="005E0B41" w:rsidRDefault="005E0B41" w:rsidP="001D0FBA">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5A5B8971" w14:textId="77777777" w:rsidR="005E0B41" w:rsidRPr="00E92C27" w:rsidRDefault="005E0B41" w:rsidP="001D0F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4DB1CAB6" w14:textId="77777777" w:rsidR="00354AE3" w:rsidRDefault="00354AE3" w:rsidP="00354AE3">
      <w:pPr>
        <w:pStyle w:val="Heading3"/>
        <w:rPr>
          <w:lang w:val="en-GB"/>
        </w:rPr>
      </w:pPr>
      <w:commentRangeStart w:id="143"/>
      <w:r>
        <w:rPr>
          <w:lang w:val="en-GB"/>
        </w:rPr>
        <w:t>assay[1-n]</w:t>
      </w:r>
      <w:commentRangeEnd w:id="143"/>
      <w:r>
        <w:rPr>
          <w:rStyle w:val="CommentReference"/>
          <w:rFonts w:ascii="Arial" w:hAnsi="Arial"/>
          <w:b w:val="0"/>
          <w:bCs w:val="0"/>
        </w:rPr>
        <w:commentReference w:id="14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4091B4B" w14:textId="77777777" w:rsidTr="00A54116">
        <w:tc>
          <w:tcPr>
            <w:tcW w:w="1617" w:type="dxa"/>
            <w:vAlign w:val="center"/>
          </w:tcPr>
          <w:p w14:paraId="38BA88C7" w14:textId="77777777" w:rsidR="00354AE3" w:rsidRPr="00EC2317" w:rsidRDefault="00354AE3" w:rsidP="00A54116">
            <w:pPr>
              <w:rPr>
                <w:b/>
                <w:lang w:val="en-GB"/>
              </w:rPr>
            </w:pPr>
            <w:r w:rsidRPr="00EC2317">
              <w:rPr>
                <w:b/>
                <w:lang w:val="en-GB"/>
              </w:rPr>
              <w:t>Description:</w:t>
            </w:r>
          </w:p>
        </w:tc>
        <w:tc>
          <w:tcPr>
            <w:tcW w:w="8571" w:type="dxa"/>
          </w:tcPr>
          <w:p w14:paraId="671DF9E8" w14:textId="77777777" w:rsidR="00354AE3" w:rsidRPr="00EC2317" w:rsidRDefault="00354AE3" w:rsidP="00A54116">
            <w:pPr>
              <w:rPr>
                <w:lang w:val="en-GB"/>
              </w:rPr>
            </w:pPr>
            <w:r>
              <w:rPr>
                <w:lang w:val="en-GB"/>
              </w:rPr>
              <w:t>A name for each assay, to serve as a list of the assays that MUST be reported in the following tables.</w:t>
            </w:r>
          </w:p>
        </w:tc>
      </w:tr>
      <w:tr w:rsidR="00354AE3" w14:paraId="1F55F976" w14:textId="77777777" w:rsidTr="00A54116">
        <w:tc>
          <w:tcPr>
            <w:tcW w:w="1617" w:type="dxa"/>
            <w:vAlign w:val="center"/>
          </w:tcPr>
          <w:p w14:paraId="6C68AFD6" w14:textId="77777777" w:rsidR="00354AE3" w:rsidRPr="00EC2317" w:rsidRDefault="00354AE3" w:rsidP="00A54116">
            <w:pPr>
              <w:rPr>
                <w:b/>
                <w:lang w:val="en-GB"/>
              </w:rPr>
            </w:pPr>
            <w:r w:rsidRPr="00EC2317">
              <w:rPr>
                <w:b/>
                <w:lang w:val="en-GB"/>
              </w:rPr>
              <w:t>Type:</w:t>
            </w:r>
          </w:p>
        </w:tc>
        <w:tc>
          <w:tcPr>
            <w:tcW w:w="8571" w:type="dxa"/>
          </w:tcPr>
          <w:p w14:paraId="072E894D" w14:textId="77777777" w:rsidR="00354AE3" w:rsidRPr="00EC2317" w:rsidRDefault="00354AE3" w:rsidP="00A54116">
            <w:pPr>
              <w:rPr>
                <w:lang w:val="en-GB"/>
              </w:rPr>
            </w:pPr>
            <w:r>
              <w:rPr>
                <w:lang w:val="en-GB"/>
              </w:rPr>
              <w:t>String</w:t>
            </w:r>
          </w:p>
        </w:tc>
      </w:tr>
      <w:tr w:rsidR="00354AE3" w14:paraId="362B1FED" w14:textId="77777777" w:rsidTr="00A54116">
        <w:tc>
          <w:tcPr>
            <w:tcW w:w="1617" w:type="dxa"/>
            <w:vAlign w:val="center"/>
          </w:tcPr>
          <w:p w14:paraId="404FD6F8" w14:textId="77777777" w:rsidR="00354AE3" w:rsidRPr="00EC2317" w:rsidRDefault="00354AE3" w:rsidP="00A54116">
            <w:pPr>
              <w:rPr>
                <w:b/>
                <w:lang w:val="en-GB"/>
              </w:rPr>
            </w:pPr>
            <w:r>
              <w:rPr>
                <w:b/>
                <w:lang w:val="en-GB"/>
              </w:rPr>
              <w:lastRenderedPageBreak/>
              <w:t>Mandatory</w:t>
            </w:r>
          </w:p>
        </w:tc>
        <w:tc>
          <w:tcPr>
            <w:tcW w:w="8571" w:type="dxa"/>
          </w:tcPr>
          <w:p w14:paraId="32E5D50D" w14:textId="5ACCA749" w:rsidR="00354AE3" w:rsidRDefault="005A08B6" w:rsidP="00A54116">
            <w:pPr>
              <w:rPr>
                <w:lang w:val="en-GB"/>
              </w:rPr>
            </w:pPr>
            <w:r>
              <w:rPr>
                <w:lang w:val="en-GB"/>
              </w:rPr>
              <w:t>True</w:t>
            </w:r>
          </w:p>
        </w:tc>
      </w:tr>
      <w:tr w:rsidR="00354AE3" w14:paraId="160C9A83" w14:textId="77777777" w:rsidTr="00A54116">
        <w:tc>
          <w:tcPr>
            <w:tcW w:w="1617" w:type="dxa"/>
            <w:vAlign w:val="center"/>
          </w:tcPr>
          <w:p w14:paraId="2F749686" w14:textId="77777777" w:rsidR="00354AE3" w:rsidRPr="00EC2317" w:rsidRDefault="00354AE3" w:rsidP="00A54116">
            <w:pPr>
              <w:rPr>
                <w:b/>
                <w:lang w:val="en-GB"/>
              </w:rPr>
            </w:pPr>
            <w:r w:rsidRPr="00EC2317">
              <w:rPr>
                <w:b/>
                <w:lang w:val="en-GB"/>
              </w:rPr>
              <w:t>Example:</w:t>
            </w:r>
          </w:p>
        </w:tc>
        <w:tc>
          <w:tcPr>
            <w:tcW w:w="8571" w:type="dxa"/>
          </w:tcPr>
          <w:p w14:paraId="03233035" w14:textId="3AF864AE" w:rsidR="001B47D2" w:rsidRPr="001B47D2" w:rsidRDefault="00354AE3" w:rsidP="00A54116">
            <w:pPr>
              <w:pStyle w:val="Code"/>
              <w:rPr>
                <w:rFonts w:cs="Courier New"/>
              </w:rPr>
            </w:pPr>
            <w:r w:rsidRPr="001B47D2">
              <w:rPr>
                <w:rFonts w:cs="Courier New"/>
              </w:rPr>
              <w:t xml:space="preserve">MTD  </w:t>
            </w:r>
            <w:r w:rsidR="001B47D2" w:rsidRPr="001B47D2">
              <w:rPr>
                <w:rFonts w:cs="Courier New"/>
              </w:rPr>
              <w:t>assay[1] first assay</w:t>
            </w:r>
          </w:p>
          <w:p w14:paraId="26BF5AD6" w14:textId="13827FAC" w:rsidR="00354AE3" w:rsidRPr="000F7C0E" w:rsidRDefault="001B47D2" w:rsidP="00A54116">
            <w:pPr>
              <w:pStyle w:val="Code"/>
              <w:rPr>
                <w:rFonts w:cs="Courier New"/>
                <w:highlight w:val="yellow"/>
              </w:rPr>
            </w:pPr>
            <w:r w:rsidRPr="001B47D2">
              <w:rPr>
                <w:rFonts w:cs="Courier New"/>
              </w:rPr>
              <w:t>MTD  assay[2] second assay</w:t>
            </w:r>
          </w:p>
        </w:tc>
      </w:tr>
    </w:tbl>
    <w:p w14:paraId="02DF8394" w14:textId="133C2447" w:rsidR="00434051" w:rsidRDefault="00434051" w:rsidP="00434051">
      <w:pPr>
        <w:pStyle w:val="Heading3"/>
        <w:rPr>
          <w:lang w:val="en-GB"/>
        </w:rPr>
      </w:pPr>
      <w:r>
        <w:rPr>
          <w:lang w:val="en-GB"/>
        </w:rPr>
        <w:t>assay[1-n]-custom[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4051" w14:paraId="6B193579" w14:textId="77777777" w:rsidTr="004B0F8B">
        <w:tc>
          <w:tcPr>
            <w:tcW w:w="1617" w:type="dxa"/>
            <w:vAlign w:val="center"/>
          </w:tcPr>
          <w:p w14:paraId="53C774DE" w14:textId="77777777" w:rsidR="00434051" w:rsidRPr="00EC2317" w:rsidRDefault="00434051" w:rsidP="004B0F8B">
            <w:pPr>
              <w:rPr>
                <w:b/>
                <w:lang w:val="en-GB"/>
              </w:rPr>
            </w:pPr>
            <w:r w:rsidRPr="00EC2317">
              <w:rPr>
                <w:b/>
                <w:lang w:val="en-GB"/>
              </w:rPr>
              <w:t>Description:</w:t>
            </w:r>
          </w:p>
        </w:tc>
        <w:tc>
          <w:tcPr>
            <w:tcW w:w="8571" w:type="dxa"/>
          </w:tcPr>
          <w:p w14:paraId="25DB5A05" w14:textId="7C94EB81" w:rsidR="00434051" w:rsidRPr="00EC2317" w:rsidRDefault="00E67F8C" w:rsidP="004B0F8B">
            <w:pPr>
              <w:rPr>
                <w:lang w:val="en-GB"/>
              </w:rPr>
            </w:pPr>
            <w:r>
              <w:rPr>
                <w:lang w:val="en-GB"/>
              </w:rPr>
              <w:t>Additional parameters or values for a given assay.</w:t>
            </w:r>
          </w:p>
        </w:tc>
      </w:tr>
      <w:tr w:rsidR="00434051" w14:paraId="1C07F99B" w14:textId="77777777" w:rsidTr="004B0F8B">
        <w:tc>
          <w:tcPr>
            <w:tcW w:w="1617" w:type="dxa"/>
            <w:vAlign w:val="center"/>
          </w:tcPr>
          <w:p w14:paraId="412563FC" w14:textId="77777777" w:rsidR="00434051" w:rsidRPr="00EC2317" w:rsidRDefault="00434051" w:rsidP="004B0F8B">
            <w:pPr>
              <w:rPr>
                <w:b/>
                <w:lang w:val="en-GB"/>
              </w:rPr>
            </w:pPr>
            <w:r w:rsidRPr="00EC2317">
              <w:rPr>
                <w:b/>
                <w:lang w:val="en-GB"/>
              </w:rPr>
              <w:t>Type:</w:t>
            </w:r>
          </w:p>
        </w:tc>
        <w:tc>
          <w:tcPr>
            <w:tcW w:w="8571" w:type="dxa"/>
          </w:tcPr>
          <w:p w14:paraId="52798C4B" w14:textId="455E5AFE" w:rsidR="00434051" w:rsidRPr="00EC2317" w:rsidRDefault="00E67F8C" w:rsidP="004B0F8B">
            <w:pPr>
              <w:rPr>
                <w:lang w:val="en-GB"/>
              </w:rPr>
            </w:pPr>
            <w:r>
              <w:rPr>
                <w:lang w:val="en-GB"/>
              </w:rPr>
              <w:t>Parameter</w:t>
            </w:r>
          </w:p>
        </w:tc>
      </w:tr>
      <w:tr w:rsidR="00434051" w14:paraId="1A4F6CAC" w14:textId="77777777" w:rsidTr="004B0F8B">
        <w:tc>
          <w:tcPr>
            <w:tcW w:w="1617" w:type="dxa"/>
            <w:vAlign w:val="center"/>
          </w:tcPr>
          <w:p w14:paraId="78FF7969" w14:textId="77777777" w:rsidR="00434051" w:rsidRPr="00EC2317" w:rsidRDefault="00434051" w:rsidP="004B0F8B">
            <w:pPr>
              <w:rPr>
                <w:b/>
                <w:lang w:val="en-GB"/>
              </w:rPr>
            </w:pPr>
            <w:r>
              <w:rPr>
                <w:b/>
                <w:lang w:val="en-GB"/>
              </w:rPr>
              <w:t>Mandatory</w:t>
            </w:r>
          </w:p>
        </w:tc>
        <w:tc>
          <w:tcPr>
            <w:tcW w:w="8571" w:type="dxa"/>
          </w:tcPr>
          <w:p w14:paraId="7BE1A3A2" w14:textId="391BC791" w:rsidR="00434051" w:rsidRDefault="00921C51" w:rsidP="004B0F8B">
            <w:pPr>
              <w:rPr>
                <w:lang w:val="en-GB"/>
              </w:rPr>
            </w:pPr>
            <w:r>
              <w:rPr>
                <w:lang w:val="en-GB"/>
              </w:rPr>
              <w:t>False</w:t>
            </w:r>
          </w:p>
        </w:tc>
      </w:tr>
      <w:tr w:rsidR="00434051" w14:paraId="3140BC77" w14:textId="77777777" w:rsidTr="004B0F8B">
        <w:tc>
          <w:tcPr>
            <w:tcW w:w="1617" w:type="dxa"/>
            <w:vAlign w:val="center"/>
          </w:tcPr>
          <w:p w14:paraId="7408CED5" w14:textId="77777777" w:rsidR="00434051" w:rsidRPr="00EC2317" w:rsidRDefault="00434051" w:rsidP="004B0F8B">
            <w:pPr>
              <w:rPr>
                <w:b/>
                <w:lang w:val="en-GB"/>
              </w:rPr>
            </w:pPr>
            <w:r w:rsidRPr="00EC2317">
              <w:rPr>
                <w:b/>
                <w:lang w:val="en-GB"/>
              </w:rPr>
              <w:t>Example:</w:t>
            </w:r>
          </w:p>
        </w:tc>
        <w:tc>
          <w:tcPr>
            <w:tcW w:w="8571" w:type="dxa"/>
          </w:tcPr>
          <w:p w14:paraId="66B07DE2" w14:textId="66F92E7D" w:rsidR="00921C51" w:rsidRDefault="00434051" w:rsidP="00921C51">
            <w:pPr>
              <w:pStyle w:val="Code"/>
              <w:rPr>
                <w:rFonts w:cs="Courier New"/>
              </w:rPr>
            </w:pPr>
            <w:r w:rsidRPr="001B47D2">
              <w:rPr>
                <w:rFonts w:cs="Courier New"/>
              </w:rPr>
              <w:t xml:space="preserve">MTD  </w:t>
            </w:r>
            <w:r w:rsidR="00921C51">
              <w:rPr>
                <w:rFonts w:cs="Courier New"/>
              </w:rPr>
              <w:t xml:space="preserve">assay[1]-custom[1] </w:t>
            </w:r>
            <w:r w:rsidR="00921C51" w:rsidRPr="00E92C27">
              <w:rPr>
                <w:rFonts w:cs="Courier New"/>
              </w:rPr>
              <w:t>[</w:t>
            </w:r>
            <w:r w:rsidR="00921C51" w:rsidRPr="00921C51">
              <w:rPr>
                <w:rFonts w:cs="Courier New"/>
                <w:highlight w:val="yellow"/>
              </w:rPr>
              <w:t>MS, MS:100XXXX, TO_COMPLETE</w:t>
            </w:r>
            <w:r w:rsidR="00921C51">
              <w:rPr>
                <w:rFonts w:cs="Courier New"/>
              </w:rPr>
              <w:t>,</w:t>
            </w:r>
            <w:r w:rsidR="00921C51" w:rsidRPr="00E92C27">
              <w:rPr>
                <w:rFonts w:cs="Courier New"/>
              </w:rPr>
              <w:t xml:space="preserve"> ]</w:t>
            </w:r>
          </w:p>
          <w:p w14:paraId="72DD5CDF" w14:textId="78A86368" w:rsidR="00434051" w:rsidRPr="000F7C0E" w:rsidRDefault="00434051" w:rsidP="00921C51">
            <w:pPr>
              <w:pStyle w:val="Code"/>
              <w:rPr>
                <w:rFonts w:cs="Courier New"/>
                <w:highlight w:val="yellow"/>
              </w:rPr>
            </w:pPr>
          </w:p>
        </w:tc>
      </w:tr>
    </w:tbl>
    <w:p w14:paraId="2CC624C6" w14:textId="46CF1680" w:rsidR="004324C2" w:rsidRDefault="004324C2" w:rsidP="004324C2">
      <w:pPr>
        <w:pStyle w:val="Heading3"/>
        <w:rPr>
          <w:lang w:val="en-GB"/>
        </w:rPr>
      </w:pPr>
      <w:commentRangeStart w:id="144"/>
      <w:r>
        <w:rPr>
          <w:lang w:val="en-GB"/>
        </w:rPr>
        <w:t>assay[1-n]-external_uri</w:t>
      </w:r>
      <w:commentRangeEnd w:id="144"/>
      <w:r w:rsidR="004B0F8B">
        <w:rPr>
          <w:rStyle w:val="CommentReference"/>
          <w:rFonts w:ascii="Arial" w:hAnsi="Arial"/>
          <w:b w:val="0"/>
          <w:bCs w:val="0"/>
        </w:rPr>
        <w:commentReference w:id="14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24C2" w14:paraId="0658294C" w14:textId="77777777" w:rsidTr="004B0F8B">
        <w:tc>
          <w:tcPr>
            <w:tcW w:w="1617" w:type="dxa"/>
            <w:vAlign w:val="center"/>
          </w:tcPr>
          <w:p w14:paraId="487D8EFB" w14:textId="77777777" w:rsidR="004324C2" w:rsidRPr="00EC2317" w:rsidRDefault="004324C2" w:rsidP="004B0F8B">
            <w:pPr>
              <w:rPr>
                <w:b/>
                <w:lang w:val="en-GB"/>
              </w:rPr>
            </w:pPr>
            <w:r w:rsidRPr="00EC2317">
              <w:rPr>
                <w:b/>
                <w:lang w:val="en-GB"/>
              </w:rPr>
              <w:t>Description:</w:t>
            </w:r>
          </w:p>
        </w:tc>
        <w:tc>
          <w:tcPr>
            <w:tcW w:w="8571" w:type="dxa"/>
          </w:tcPr>
          <w:p w14:paraId="13E2FEDD" w14:textId="558518A6" w:rsidR="004324C2" w:rsidRPr="00EC2317" w:rsidRDefault="00CF29F3" w:rsidP="004B0F8B">
            <w:pPr>
              <w:rPr>
                <w:lang w:val="en-GB"/>
              </w:rPr>
            </w:pPr>
            <w:r>
              <w:rPr>
                <w:lang w:val="en-GB"/>
              </w:rPr>
              <w:t>A reference to further information about the assay, for example via a reference to an object within an ISA-TAB file.</w:t>
            </w:r>
          </w:p>
        </w:tc>
      </w:tr>
      <w:tr w:rsidR="004324C2" w14:paraId="05F059EF" w14:textId="77777777" w:rsidTr="004B0F8B">
        <w:tc>
          <w:tcPr>
            <w:tcW w:w="1617" w:type="dxa"/>
            <w:vAlign w:val="center"/>
          </w:tcPr>
          <w:p w14:paraId="7F35073F" w14:textId="77777777" w:rsidR="004324C2" w:rsidRPr="00EC2317" w:rsidRDefault="004324C2" w:rsidP="004B0F8B">
            <w:pPr>
              <w:rPr>
                <w:b/>
                <w:lang w:val="en-GB"/>
              </w:rPr>
            </w:pPr>
            <w:r w:rsidRPr="00EC2317">
              <w:rPr>
                <w:b/>
                <w:lang w:val="en-GB"/>
              </w:rPr>
              <w:t>Type:</w:t>
            </w:r>
          </w:p>
        </w:tc>
        <w:tc>
          <w:tcPr>
            <w:tcW w:w="8571" w:type="dxa"/>
          </w:tcPr>
          <w:p w14:paraId="3063F665" w14:textId="0098E44C" w:rsidR="004324C2" w:rsidRPr="00EC2317" w:rsidRDefault="004324C2" w:rsidP="004B0F8B">
            <w:pPr>
              <w:rPr>
                <w:lang w:val="en-GB"/>
              </w:rPr>
            </w:pPr>
            <w:r>
              <w:rPr>
                <w:lang w:val="en-GB"/>
              </w:rPr>
              <w:t>URI</w:t>
            </w:r>
          </w:p>
        </w:tc>
      </w:tr>
      <w:tr w:rsidR="004324C2" w14:paraId="1E4EBEB6" w14:textId="77777777" w:rsidTr="004B0F8B">
        <w:tc>
          <w:tcPr>
            <w:tcW w:w="1617" w:type="dxa"/>
            <w:vAlign w:val="center"/>
          </w:tcPr>
          <w:p w14:paraId="70B6E61C" w14:textId="77777777" w:rsidR="004324C2" w:rsidRPr="00EC2317" w:rsidRDefault="004324C2" w:rsidP="004B0F8B">
            <w:pPr>
              <w:rPr>
                <w:b/>
                <w:lang w:val="en-GB"/>
              </w:rPr>
            </w:pPr>
            <w:r>
              <w:rPr>
                <w:b/>
                <w:lang w:val="en-GB"/>
              </w:rPr>
              <w:t>Mandatory</w:t>
            </w:r>
          </w:p>
        </w:tc>
        <w:tc>
          <w:tcPr>
            <w:tcW w:w="8571" w:type="dxa"/>
          </w:tcPr>
          <w:p w14:paraId="33A6BA88" w14:textId="77777777" w:rsidR="004324C2" w:rsidRDefault="004324C2" w:rsidP="004B0F8B">
            <w:pPr>
              <w:rPr>
                <w:lang w:val="en-GB"/>
              </w:rPr>
            </w:pPr>
            <w:r>
              <w:rPr>
                <w:lang w:val="en-GB"/>
              </w:rPr>
              <w:t>False</w:t>
            </w:r>
          </w:p>
        </w:tc>
      </w:tr>
      <w:tr w:rsidR="004324C2" w14:paraId="3CBB028C" w14:textId="77777777" w:rsidTr="004B0F8B">
        <w:tc>
          <w:tcPr>
            <w:tcW w:w="1617" w:type="dxa"/>
            <w:vAlign w:val="center"/>
          </w:tcPr>
          <w:p w14:paraId="4DF714A6" w14:textId="77777777" w:rsidR="004324C2" w:rsidRPr="00EC2317" w:rsidRDefault="004324C2" w:rsidP="004B0F8B">
            <w:pPr>
              <w:rPr>
                <w:b/>
                <w:lang w:val="en-GB"/>
              </w:rPr>
            </w:pPr>
            <w:r w:rsidRPr="00EC2317">
              <w:rPr>
                <w:b/>
                <w:lang w:val="en-GB"/>
              </w:rPr>
              <w:t>Example:</w:t>
            </w:r>
          </w:p>
        </w:tc>
        <w:tc>
          <w:tcPr>
            <w:tcW w:w="8571" w:type="dxa"/>
          </w:tcPr>
          <w:p w14:paraId="1ADFF78D" w14:textId="4AAB5E01" w:rsidR="004324C2" w:rsidRDefault="004324C2" w:rsidP="004B0F8B">
            <w:pPr>
              <w:pStyle w:val="Code"/>
              <w:rPr>
                <w:rFonts w:cs="Courier New"/>
              </w:rPr>
            </w:pPr>
            <w:r w:rsidRPr="001B47D2">
              <w:rPr>
                <w:rFonts w:cs="Courier New"/>
              </w:rPr>
              <w:t xml:space="preserve">MTD  </w:t>
            </w:r>
            <w:r>
              <w:rPr>
                <w:rFonts w:cs="Courier New"/>
              </w:rPr>
              <w:t>assay[1]-external_uri</w:t>
            </w:r>
            <w:r w:rsidR="00CF29F3">
              <w:rPr>
                <w:rFonts w:cs="Courier New"/>
              </w:rPr>
              <w:t xml:space="preserve">  </w:t>
            </w:r>
            <w:r w:rsidR="00CF29F3" w:rsidRPr="00CF29F3">
              <w:rPr>
                <w:rFonts w:cs="Courier New"/>
                <w:highlight w:val="yellow"/>
              </w:rPr>
              <w:t>[Example URI to insert]</w:t>
            </w:r>
          </w:p>
          <w:p w14:paraId="1D28AE7F" w14:textId="77777777" w:rsidR="004324C2" w:rsidRPr="000F7C0E" w:rsidRDefault="004324C2" w:rsidP="004B0F8B">
            <w:pPr>
              <w:pStyle w:val="Code"/>
              <w:rPr>
                <w:rFonts w:cs="Courier New"/>
                <w:highlight w:val="yellow"/>
              </w:rPr>
            </w:pPr>
          </w:p>
        </w:tc>
      </w:tr>
    </w:tbl>
    <w:p w14:paraId="7C90541A" w14:textId="1D30E8C6" w:rsidR="00354AE3" w:rsidRDefault="00354AE3" w:rsidP="00354AE3">
      <w:pPr>
        <w:pStyle w:val="Heading3"/>
        <w:rPr>
          <w:lang w:val="en-GB"/>
        </w:rPr>
      </w:pPr>
      <w:r>
        <w:rPr>
          <w:lang w:val="en-GB"/>
        </w:rPr>
        <w:t>study_variab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9656A37" w14:textId="77777777" w:rsidTr="00A54116">
        <w:tc>
          <w:tcPr>
            <w:tcW w:w="1617" w:type="dxa"/>
            <w:vAlign w:val="center"/>
          </w:tcPr>
          <w:p w14:paraId="47F75258" w14:textId="77777777" w:rsidR="00354AE3" w:rsidRPr="00EC2317" w:rsidRDefault="00354AE3" w:rsidP="00A54116">
            <w:pPr>
              <w:rPr>
                <w:b/>
                <w:lang w:val="en-GB"/>
              </w:rPr>
            </w:pPr>
            <w:r w:rsidRPr="00EC2317">
              <w:rPr>
                <w:b/>
                <w:lang w:val="en-GB"/>
              </w:rPr>
              <w:t>Description:</w:t>
            </w:r>
          </w:p>
        </w:tc>
        <w:tc>
          <w:tcPr>
            <w:tcW w:w="8571" w:type="dxa"/>
          </w:tcPr>
          <w:p w14:paraId="761EDF32" w14:textId="2352A43A" w:rsidR="00354AE3" w:rsidRPr="00EC2317" w:rsidRDefault="00354AE3" w:rsidP="00A54116">
            <w:pPr>
              <w:rPr>
                <w:lang w:val="en-GB"/>
              </w:rPr>
            </w:pPr>
            <w:r>
              <w:rPr>
                <w:lang w:val="en-GB"/>
              </w:rPr>
              <w:t>A name for each study variable</w:t>
            </w:r>
            <w:r w:rsidR="000411DE">
              <w:rPr>
                <w:lang w:val="en-GB"/>
              </w:rPr>
              <w:t xml:space="preserve"> (experimental condition or factor)</w:t>
            </w:r>
            <w:r>
              <w:rPr>
                <w:lang w:val="en-GB"/>
              </w:rPr>
              <w:t>, to serve as a list of the study variables that MUST be reported in the following tables.</w:t>
            </w:r>
            <w:r w:rsidR="000411DE">
              <w:rPr>
                <w:lang w:val="en-GB"/>
              </w:rPr>
              <w:t xml:space="preserve"> For software that does not capture study variables, a single study variable MUST be reported, linking to all assays.</w:t>
            </w:r>
          </w:p>
        </w:tc>
      </w:tr>
      <w:tr w:rsidR="00354AE3" w14:paraId="0C243791" w14:textId="77777777" w:rsidTr="00A54116">
        <w:tc>
          <w:tcPr>
            <w:tcW w:w="1617" w:type="dxa"/>
            <w:vAlign w:val="center"/>
          </w:tcPr>
          <w:p w14:paraId="62A88CEE" w14:textId="77777777" w:rsidR="00354AE3" w:rsidRPr="00EC2317" w:rsidRDefault="00354AE3" w:rsidP="00A54116">
            <w:pPr>
              <w:rPr>
                <w:b/>
                <w:lang w:val="en-GB"/>
              </w:rPr>
            </w:pPr>
            <w:r w:rsidRPr="00EC2317">
              <w:rPr>
                <w:b/>
                <w:lang w:val="en-GB"/>
              </w:rPr>
              <w:t>Type:</w:t>
            </w:r>
          </w:p>
        </w:tc>
        <w:tc>
          <w:tcPr>
            <w:tcW w:w="8571" w:type="dxa"/>
          </w:tcPr>
          <w:p w14:paraId="77337534" w14:textId="77777777" w:rsidR="00354AE3" w:rsidRPr="00EC2317" w:rsidRDefault="00354AE3" w:rsidP="00A54116">
            <w:pPr>
              <w:rPr>
                <w:lang w:val="en-GB"/>
              </w:rPr>
            </w:pPr>
            <w:r>
              <w:rPr>
                <w:lang w:val="en-GB"/>
              </w:rPr>
              <w:t>String</w:t>
            </w:r>
          </w:p>
        </w:tc>
      </w:tr>
      <w:tr w:rsidR="00354AE3" w14:paraId="6CAB7F01" w14:textId="77777777" w:rsidTr="00A54116">
        <w:tc>
          <w:tcPr>
            <w:tcW w:w="1617" w:type="dxa"/>
            <w:vAlign w:val="center"/>
          </w:tcPr>
          <w:p w14:paraId="647469E6" w14:textId="77777777" w:rsidR="00354AE3" w:rsidRPr="00EC2317" w:rsidRDefault="00354AE3" w:rsidP="00A54116">
            <w:pPr>
              <w:rPr>
                <w:b/>
                <w:lang w:val="en-GB"/>
              </w:rPr>
            </w:pPr>
            <w:r>
              <w:rPr>
                <w:b/>
                <w:lang w:val="en-GB"/>
              </w:rPr>
              <w:t>Mandatory</w:t>
            </w:r>
          </w:p>
        </w:tc>
        <w:tc>
          <w:tcPr>
            <w:tcW w:w="8571" w:type="dxa"/>
          </w:tcPr>
          <w:p w14:paraId="7C4E8E06" w14:textId="2DBFD05F" w:rsidR="00354AE3" w:rsidRDefault="0013208A" w:rsidP="00A54116">
            <w:pPr>
              <w:rPr>
                <w:lang w:val="en-GB"/>
              </w:rPr>
            </w:pPr>
            <w:r>
              <w:rPr>
                <w:lang w:val="en-GB"/>
              </w:rPr>
              <w:t>True</w:t>
            </w:r>
          </w:p>
        </w:tc>
      </w:tr>
      <w:tr w:rsidR="00354AE3" w14:paraId="2BA276CF" w14:textId="77777777" w:rsidTr="00A54116">
        <w:tc>
          <w:tcPr>
            <w:tcW w:w="1617" w:type="dxa"/>
            <w:vAlign w:val="center"/>
          </w:tcPr>
          <w:p w14:paraId="0A343FD4" w14:textId="77777777" w:rsidR="00354AE3" w:rsidRPr="00EC2317" w:rsidRDefault="00354AE3" w:rsidP="00A54116">
            <w:pPr>
              <w:rPr>
                <w:b/>
                <w:lang w:val="en-GB"/>
              </w:rPr>
            </w:pPr>
            <w:r w:rsidRPr="00EC2317">
              <w:rPr>
                <w:b/>
                <w:lang w:val="en-GB"/>
              </w:rPr>
              <w:t>Example:</w:t>
            </w:r>
          </w:p>
        </w:tc>
        <w:tc>
          <w:tcPr>
            <w:tcW w:w="8571" w:type="dxa"/>
          </w:tcPr>
          <w:p w14:paraId="131EF8BD" w14:textId="7563E2A5" w:rsidR="00354AE3" w:rsidRPr="00DB4DFB" w:rsidRDefault="00354AE3" w:rsidP="00A54116">
            <w:pPr>
              <w:pStyle w:val="Code"/>
              <w:rPr>
                <w:rFonts w:cs="Courier New"/>
              </w:rPr>
            </w:pPr>
            <w:r w:rsidRPr="00DB4DFB">
              <w:rPr>
                <w:rFonts w:cs="Courier New"/>
              </w:rPr>
              <w:t xml:space="preserve">MTD  </w:t>
            </w:r>
            <w:r w:rsidR="002A4186" w:rsidRPr="00DB4DFB">
              <w:rPr>
                <w:rFonts w:cs="Courier New"/>
              </w:rPr>
              <w:t>study_variable[1]</w:t>
            </w:r>
            <w:r w:rsidR="00542AF3">
              <w:rPr>
                <w:rFonts w:cs="Courier New"/>
              </w:rPr>
              <w:t xml:space="preserve">   “</w:t>
            </w:r>
            <w:r w:rsidR="00DB4DFB" w:rsidRPr="00DB4DFB">
              <w:rPr>
                <w:rFonts w:cs="Courier New"/>
              </w:rPr>
              <w:t>control</w:t>
            </w:r>
            <w:r w:rsidR="00542AF3">
              <w:rPr>
                <w:rFonts w:cs="Courier New"/>
              </w:rPr>
              <w:t>”</w:t>
            </w:r>
          </w:p>
          <w:p w14:paraId="1181623D" w14:textId="2AFCFDC9" w:rsidR="00DB4DFB" w:rsidRPr="00E92C27" w:rsidRDefault="00DB4DFB" w:rsidP="00A54116">
            <w:pPr>
              <w:pStyle w:val="Code"/>
              <w:rPr>
                <w:rFonts w:cs="Courier New"/>
              </w:rPr>
            </w:pPr>
            <w:r w:rsidRPr="00DB4DFB">
              <w:rPr>
                <w:rFonts w:cs="Courier New"/>
              </w:rPr>
              <w:t>MTD  st</w:t>
            </w:r>
            <w:r w:rsidR="00542AF3">
              <w:rPr>
                <w:rFonts w:cs="Courier New"/>
              </w:rPr>
              <w:t>udy_variable[2]   “1 minute”</w:t>
            </w:r>
          </w:p>
        </w:tc>
      </w:tr>
    </w:tbl>
    <w:p w14:paraId="0BA8D936" w14:textId="77777777" w:rsidR="00354AE3" w:rsidRPr="0032336F" w:rsidRDefault="00354AE3" w:rsidP="00354AE3">
      <w:pPr>
        <w:pStyle w:val="Heading3"/>
        <w:rPr>
          <w:lang w:val="en-GB"/>
        </w:rPr>
      </w:pPr>
      <w:r w:rsidRPr="00F7415D">
        <w:rPr>
          <w:lang w:val="en-GB"/>
        </w:rPr>
        <w:t>assay[1-n]-</w:t>
      </w:r>
      <w:r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7F6CEF6" w14:textId="77777777" w:rsidTr="00A54116">
        <w:tc>
          <w:tcPr>
            <w:tcW w:w="1617" w:type="dxa"/>
            <w:vAlign w:val="center"/>
          </w:tcPr>
          <w:p w14:paraId="67A1AA35" w14:textId="77777777" w:rsidR="00354AE3" w:rsidRPr="00EC2317" w:rsidRDefault="00354AE3" w:rsidP="00A54116">
            <w:pPr>
              <w:rPr>
                <w:b/>
                <w:lang w:val="en-GB"/>
              </w:rPr>
            </w:pPr>
            <w:r w:rsidRPr="00EC2317">
              <w:rPr>
                <w:b/>
                <w:lang w:val="en-GB"/>
              </w:rPr>
              <w:t>Description:</w:t>
            </w:r>
          </w:p>
        </w:tc>
        <w:tc>
          <w:tcPr>
            <w:tcW w:w="8571" w:type="dxa"/>
          </w:tcPr>
          <w:p w14:paraId="400B98EF" w14:textId="77777777" w:rsidR="00354AE3" w:rsidRPr="00EC2317" w:rsidRDefault="00354AE3" w:rsidP="00A54116">
            <w:pPr>
              <w:rPr>
                <w:lang w:val="en-GB"/>
              </w:rPr>
            </w:pPr>
            <w:r w:rsidRPr="00EC2317">
              <w:rPr>
                <w:lang w:val="en-GB"/>
              </w:rPr>
              <w:t>A</w:t>
            </w:r>
            <w:r>
              <w:rPr>
                <w:lang w:val="en-GB"/>
              </w:rPr>
              <w:t>n association from a given assay to the sample analysed.</w:t>
            </w:r>
          </w:p>
        </w:tc>
      </w:tr>
      <w:tr w:rsidR="00354AE3" w14:paraId="15CC13BF" w14:textId="77777777" w:rsidTr="00A54116">
        <w:tc>
          <w:tcPr>
            <w:tcW w:w="1617" w:type="dxa"/>
            <w:vAlign w:val="center"/>
          </w:tcPr>
          <w:p w14:paraId="726E6771" w14:textId="77777777" w:rsidR="00354AE3" w:rsidRPr="00EC2317" w:rsidRDefault="00354AE3" w:rsidP="00A54116">
            <w:pPr>
              <w:rPr>
                <w:b/>
                <w:lang w:val="en-GB"/>
              </w:rPr>
            </w:pPr>
            <w:r w:rsidRPr="00EC2317">
              <w:rPr>
                <w:b/>
                <w:lang w:val="en-GB"/>
              </w:rPr>
              <w:t>Type:</w:t>
            </w:r>
          </w:p>
        </w:tc>
        <w:tc>
          <w:tcPr>
            <w:tcW w:w="8571" w:type="dxa"/>
          </w:tcPr>
          <w:p w14:paraId="10833D1C" w14:textId="77777777" w:rsidR="00354AE3" w:rsidRPr="00EC2317" w:rsidRDefault="00354AE3" w:rsidP="00A54116">
            <w:pPr>
              <w:rPr>
                <w:lang w:val="en-GB"/>
              </w:rPr>
            </w:pPr>
            <w:r>
              <w:rPr>
                <w:lang w:val="en-GB"/>
              </w:rPr>
              <w:t>{SAMPLE_ID}</w:t>
            </w:r>
          </w:p>
        </w:tc>
      </w:tr>
      <w:tr w:rsidR="00354AE3" w14:paraId="3E95267A" w14:textId="77777777" w:rsidTr="00A54116">
        <w:tc>
          <w:tcPr>
            <w:tcW w:w="1617" w:type="dxa"/>
            <w:vAlign w:val="center"/>
          </w:tcPr>
          <w:p w14:paraId="511E3F2F" w14:textId="77777777" w:rsidR="00354AE3" w:rsidRPr="00EC2317" w:rsidRDefault="00354AE3" w:rsidP="00A54116">
            <w:pPr>
              <w:rPr>
                <w:b/>
                <w:lang w:val="en-GB"/>
              </w:rPr>
            </w:pPr>
            <w:r>
              <w:rPr>
                <w:b/>
                <w:lang w:val="en-GB"/>
              </w:rPr>
              <w:t>Mandatory</w:t>
            </w:r>
          </w:p>
        </w:tc>
        <w:tc>
          <w:tcPr>
            <w:tcW w:w="8571" w:type="dxa"/>
          </w:tcPr>
          <w:p w14:paraId="085BA352" w14:textId="2214C111" w:rsidR="00354AE3" w:rsidRDefault="004E6588" w:rsidP="00A54116">
            <w:pPr>
              <w:rPr>
                <w:lang w:val="en-GB"/>
              </w:rPr>
            </w:pPr>
            <w:r>
              <w:rPr>
                <w:lang w:val="en-GB"/>
              </w:rPr>
              <w:t>False</w:t>
            </w:r>
          </w:p>
        </w:tc>
      </w:tr>
      <w:tr w:rsidR="00354AE3" w14:paraId="051EBBB3" w14:textId="77777777" w:rsidTr="00A54116">
        <w:tc>
          <w:tcPr>
            <w:tcW w:w="1617" w:type="dxa"/>
            <w:vAlign w:val="center"/>
          </w:tcPr>
          <w:p w14:paraId="7AF1FE2B" w14:textId="77777777" w:rsidR="00354AE3" w:rsidRPr="00EC2317" w:rsidRDefault="00354AE3" w:rsidP="00A54116">
            <w:pPr>
              <w:rPr>
                <w:b/>
                <w:lang w:val="en-GB"/>
              </w:rPr>
            </w:pPr>
            <w:r w:rsidRPr="00EC2317">
              <w:rPr>
                <w:b/>
                <w:lang w:val="en-GB"/>
              </w:rPr>
              <w:t>Example:</w:t>
            </w:r>
          </w:p>
        </w:tc>
        <w:tc>
          <w:tcPr>
            <w:tcW w:w="8571" w:type="dxa"/>
          </w:tcPr>
          <w:p w14:paraId="30B0AE62" w14:textId="77777777" w:rsidR="00354AE3" w:rsidRPr="00E92C27" w:rsidRDefault="00354AE3" w:rsidP="00A54116">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7136A31" w14:textId="77777777" w:rsidR="00354AE3" w:rsidRDefault="00354AE3" w:rsidP="00354AE3">
      <w:pPr>
        <w:pStyle w:val="Heading3"/>
        <w:rPr>
          <w:lang w:val="en-GB"/>
        </w:rPr>
      </w:pPr>
      <w:commentRangeStart w:id="145"/>
      <w:r>
        <w:rPr>
          <w:lang w:val="en-GB"/>
        </w:rPr>
        <w:t>assay[1-n]-ms_run_ref</w:t>
      </w:r>
      <w:commentRangeEnd w:id="145"/>
      <w:r w:rsidR="004B0F8B">
        <w:rPr>
          <w:rStyle w:val="CommentReference"/>
          <w:rFonts w:ascii="Arial" w:hAnsi="Arial"/>
          <w:b w:val="0"/>
          <w:bCs w:val="0"/>
        </w:rPr>
        <w:commentReference w:id="14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0AB0081" w14:textId="77777777" w:rsidTr="00A54116">
        <w:tc>
          <w:tcPr>
            <w:tcW w:w="1617" w:type="dxa"/>
            <w:vAlign w:val="center"/>
          </w:tcPr>
          <w:p w14:paraId="0EDD9B11" w14:textId="77777777" w:rsidR="00354AE3" w:rsidRPr="00EC2317" w:rsidRDefault="00354AE3" w:rsidP="00A54116">
            <w:pPr>
              <w:rPr>
                <w:b/>
                <w:lang w:val="en-GB"/>
              </w:rPr>
            </w:pPr>
            <w:r w:rsidRPr="00EC2317">
              <w:rPr>
                <w:b/>
                <w:lang w:val="en-GB"/>
              </w:rPr>
              <w:t>Description:</w:t>
            </w:r>
          </w:p>
        </w:tc>
        <w:tc>
          <w:tcPr>
            <w:tcW w:w="8571" w:type="dxa"/>
          </w:tcPr>
          <w:p w14:paraId="0A2DFDF1" w14:textId="1CF9C846" w:rsidR="004354E2" w:rsidRDefault="00354AE3" w:rsidP="00A54116">
            <w:pPr>
              <w:rPr>
                <w:lang w:val="en-GB"/>
              </w:rPr>
            </w:pPr>
            <w:r w:rsidRPr="00EC2317">
              <w:rPr>
                <w:lang w:val="en-GB"/>
              </w:rPr>
              <w:t>A</w:t>
            </w:r>
            <w:r>
              <w:rPr>
                <w:lang w:val="en-GB"/>
              </w:rPr>
              <w:t>n association from a given assay to the source MS run.</w:t>
            </w:r>
            <w:r w:rsidR="00F62AC9">
              <w:rPr>
                <w:lang w:val="en-GB"/>
              </w:rPr>
              <w:t xml:space="preserve"> All assays MUST reference </w:t>
            </w:r>
            <w:r w:rsidR="00A87DC8">
              <w:rPr>
                <w:lang w:val="en-GB"/>
              </w:rPr>
              <w:t>exactly one</w:t>
            </w:r>
            <w:r w:rsidR="00F62AC9">
              <w:rPr>
                <w:lang w:val="en-GB"/>
              </w:rPr>
              <w:t xml:space="preserve"> ms_run</w:t>
            </w:r>
            <w:r w:rsidR="00A87DC8">
              <w:rPr>
                <w:lang w:val="en-GB"/>
              </w:rPr>
              <w:t xml:space="preserve"> unless a workflow </w:t>
            </w:r>
            <w:r w:rsidR="004354E2">
              <w:rPr>
                <w:lang w:val="en-GB"/>
              </w:rPr>
              <w:t>with</w:t>
            </w:r>
            <w:r w:rsidR="00A87DC8">
              <w:rPr>
                <w:lang w:val="en-GB"/>
              </w:rPr>
              <w:t xml:space="preserve"> pre-fractionation </w:t>
            </w:r>
            <w:r w:rsidR="004354E2">
              <w:rPr>
                <w:lang w:val="en-GB"/>
              </w:rPr>
              <w:t xml:space="preserve">is being encoded, in which case each assay MUST reference </w:t>
            </w:r>
            <w:r w:rsidR="004354E2">
              <w:rPr>
                <w:i/>
                <w:lang w:val="en-GB"/>
              </w:rPr>
              <w:t xml:space="preserve">n </w:t>
            </w:r>
            <w:r w:rsidR="004354E2">
              <w:rPr>
                <w:lang w:val="en-GB"/>
              </w:rPr>
              <w:t xml:space="preserve">ms_runs </w:t>
            </w:r>
            <w:r w:rsidR="000753F5">
              <w:rPr>
                <w:lang w:val="en-GB"/>
              </w:rPr>
              <w:t xml:space="preserve">where </w:t>
            </w:r>
            <w:r w:rsidR="000753F5">
              <w:rPr>
                <w:i/>
                <w:lang w:val="en-GB"/>
              </w:rPr>
              <w:t xml:space="preserve">n </w:t>
            </w:r>
            <w:r w:rsidR="000753F5">
              <w:rPr>
                <w:lang w:val="en-GB"/>
              </w:rPr>
              <w:t xml:space="preserve">fractions </w:t>
            </w:r>
            <w:r w:rsidR="008B2611">
              <w:rPr>
                <w:lang w:val="en-GB"/>
              </w:rPr>
              <w:t xml:space="preserve">have been collected. </w:t>
            </w:r>
          </w:p>
          <w:p w14:paraId="12A2BD18" w14:textId="77777777" w:rsidR="004354E2" w:rsidRDefault="004354E2" w:rsidP="00A54116">
            <w:pPr>
              <w:rPr>
                <w:lang w:val="en-GB"/>
              </w:rPr>
            </w:pPr>
          </w:p>
          <w:p w14:paraId="669296AB" w14:textId="4E439B1E" w:rsidR="00354AE3" w:rsidRPr="00EC2317" w:rsidRDefault="0028391A" w:rsidP="00A54116">
            <w:pPr>
              <w:rPr>
                <w:lang w:val="en-GB"/>
              </w:rPr>
            </w:pPr>
            <w:r>
              <w:rPr>
                <w:lang w:val="en-GB"/>
              </w:rPr>
              <w:t>Multiple assays SHOULD reference the same ms_run to capture multiplexed experimental designs.</w:t>
            </w:r>
          </w:p>
        </w:tc>
      </w:tr>
      <w:tr w:rsidR="00354AE3" w14:paraId="6AF9FA85" w14:textId="77777777" w:rsidTr="00A54116">
        <w:tc>
          <w:tcPr>
            <w:tcW w:w="1617" w:type="dxa"/>
            <w:vAlign w:val="center"/>
          </w:tcPr>
          <w:p w14:paraId="5B3F1B4B" w14:textId="77777777" w:rsidR="00354AE3" w:rsidRPr="00EC2317" w:rsidRDefault="00354AE3" w:rsidP="00A54116">
            <w:pPr>
              <w:rPr>
                <w:b/>
                <w:lang w:val="en-GB"/>
              </w:rPr>
            </w:pPr>
            <w:r w:rsidRPr="00EC2317">
              <w:rPr>
                <w:b/>
                <w:lang w:val="en-GB"/>
              </w:rPr>
              <w:t>Type:</w:t>
            </w:r>
          </w:p>
        </w:tc>
        <w:tc>
          <w:tcPr>
            <w:tcW w:w="8571" w:type="dxa"/>
          </w:tcPr>
          <w:p w14:paraId="1F07028F" w14:textId="77777777" w:rsidR="00354AE3" w:rsidRPr="00EC2317" w:rsidRDefault="00354AE3" w:rsidP="00A54116">
            <w:pPr>
              <w:rPr>
                <w:lang w:val="en-GB"/>
              </w:rPr>
            </w:pPr>
            <w:r>
              <w:rPr>
                <w:lang w:val="en-GB"/>
              </w:rPr>
              <w:t>{MS_RUN_ID}</w:t>
            </w:r>
          </w:p>
        </w:tc>
      </w:tr>
      <w:tr w:rsidR="00354AE3" w14:paraId="63DC982D" w14:textId="77777777" w:rsidTr="00A54116">
        <w:tc>
          <w:tcPr>
            <w:tcW w:w="1617" w:type="dxa"/>
            <w:vAlign w:val="center"/>
          </w:tcPr>
          <w:p w14:paraId="130CA09A" w14:textId="77777777" w:rsidR="00354AE3" w:rsidRPr="00EC2317" w:rsidRDefault="00354AE3" w:rsidP="00A54116">
            <w:pPr>
              <w:rPr>
                <w:b/>
                <w:lang w:val="en-GB"/>
              </w:rPr>
            </w:pPr>
            <w:r>
              <w:rPr>
                <w:b/>
                <w:lang w:val="en-GB"/>
              </w:rPr>
              <w:t>Mandatory</w:t>
            </w:r>
          </w:p>
        </w:tc>
        <w:tc>
          <w:tcPr>
            <w:tcW w:w="8571" w:type="dxa"/>
          </w:tcPr>
          <w:p w14:paraId="1554736B" w14:textId="4521703E" w:rsidR="00354AE3" w:rsidRDefault="00C04B74" w:rsidP="00A54116">
            <w:pPr>
              <w:rPr>
                <w:lang w:val="en-GB"/>
              </w:rPr>
            </w:pPr>
            <w:r>
              <w:rPr>
                <w:lang w:val="en-GB"/>
              </w:rPr>
              <w:t>True</w:t>
            </w:r>
          </w:p>
        </w:tc>
      </w:tr>
      <w:tr w:rsidR="00354AE3" w14:paraId="13536CB6" w14:textId="77777777" w:rsidTr="00A54116">
        <w:tc>
          <w:tcPr>
            <w:tcW w:w="1617" w:type="dxa"/>
            <w:vAlign w:val="center"/>
          </w:tcPr>
          <w:p w14:paraId="20C6DB0E" w14:textId="77777777" w:rsidR="00354AE3" w:rsidRPr="00EC2317" w:rsidRDefault="00354AE3" w:rsidP="00A54116">
            <w:pPr>
              <w:rPr>
                <w:b/>
                <w:lang w:val="en-GB"/>
              </w:rPr>
            </w:pPr>
            <w:r w:rsidRPr="00EC2317">
              <w:rPr>
                <w:b/>
                <w:lang w:val="en-GB"/>
              </w:rPr>
              <w:t>Example:</w:t>
            </w:r>
          </w:p>
        </w:tc>
        <w:tc>
          <w:tcPr>
            <w:tcW w:w="8571" w:type="dxa"/>
          </w:tcPr>
          <w:p w14:paraId="07CE605C" w14:textId="77777777" w:rsidR="00354AE3" w:rsidRPr="00E92C27" w:rsidRDefault="00354AE3" w:rsidP="00A54116">
            <w:pPr>
              <w:pStyle w:val="Code"/>
              <w:rPr>
                <w:rFonts w:cs="Courier New"/>
              </w:rPr>
            </w:pPr>
            <w:r w:rsidRPr="00987F66">
              <w:rPr>
                <w:rFonts w:cs="Courier New"/>
              </w:rPr>
              <w:t>MTD</w:t>
            </w:r>
            <w:r w:rsidRPr="00987F66">
              <w:rPr>
                <w:rFonts w:cs="Courier New"/>
              </w:rPr>
              <w:tab/>
              <w:t>assay[1]-</w:t>
            </w:r>
            <w:r>
              <w:rPr>
                <w:rFonts w:cs="Courier New"/>
              </w:rPr>
              <w:t>ms_run</w:t>
            </w:r>
            <w:r w:rsidRPr="00987F66">
              <w:rPr>
                <w:rFonts w:cs="Courier New"/>
              </w:rPr>
              <w:t>_ref</w:t>
            </w:r>
            <w:r w:rsidRPr="00987F66">
              <w:rPr>
                <w:rFonts w:cs="Courier New"/>
              </w:rPr>
              <w:tab/>
            </w:r>
            <w:r>
              <w:rPr>
                <w:rFonts w:cs="Courier New"/>
              </w:rPr>
              <w:t>ms_run</w:t>
            </w:r>
            <w:r w:rsidRPr="00987F66">
              <w:rPr>
                <w:rFonts w:cs="Courier New"/>
              </w:rPr>
              <w:t>[1]</w:t>
            </w:r>
          </w:p>
        </w:tc>
      </w:tr>
    </w:tbl>
    <w:p w14:paraId="027E39F1" w14:textId="77777777" w:rsidR="00354AE3" w:rsidRDefault="00354AE3" w:rsidP="00354AE3">
      <w:pPr>
        <w:pStyle w:val="Heading3"/>
        <w:rPr>
          <w:lang w:val="en-GB"/>
        </w:rPr>
      </w:pPr>
      <w:r>
        <w:rPr>
          <w:lang w:val="en-GB"/>
        </w:rPr>
        <w:t>study_variable[1-n]-assay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8154A56" w14:textId="77777777" w:rsidTr="00A54116">
        <w:tc>
          <w:tcPr>
            <w:tcW w:w="1617" w:type="dxa"/>
            <w:vAlign w:val="center"/>
          </w:tcPr>
          <w:p w14:paraId="3F819264" w14:textId="77777777" w:rsidR="00354AE3" w:rsidRPr="00EC2317" w:rsidRDefault="00354AE3" w:rsidP="00A54116">
            <w:pPr>
              <w:rPr>
                <w:b/>
                <w:lang w:val="en-GB"/>
              </w:rPr>
            </w:pPr>
            <w:r w:rsidRPr="00EC2317">
              <w:rPr>
                <w:b/>
                <w:lang w:val="en-GB"/>
              </w:rPr>
              <w:t>Description:</w:t>
            </w:r>
          </w:p>
        </w:tc>
        <w:tc>
          <w:tcPr>
            <w:tcW w:w="8571" w:type="dxa"/>
          </w:tcPr>
          <w:p w14:paraId="68D9D6E0" w14:textId="77777777" w:rsidR="00354AE3" w:rsidRPr="00EC2317" w:rsidRDefault="00354AE3" w:rsidP="00A54116">
            <w:pPr>
              <w:rPr>
                <w:lang w:val="en-GB"/>
              </w:rPr>
            </w:pPr>
            <w:commentRangeStart w:id="146"/>
            <w:r>
              <w:rPr>
                <w:lang w:val="en-GB"/>
              </w:rPr>
              <w:t>Comma-separated references to the IDs of assays grouped in the study variable</w:t>
            </w:r>
            <w:r w:rsidRPr="00EC2317">
              <w:rPr>
                <w:lang w:val="en-GB"/>
              </w:rPr>
              <w:t>.</w:t>
            </w:r>
            <w:commentRangeEnd w:id="146"/>
            <w:r w:rsidR="00426DDD">
              <w:rPr>
                <w:rStyle w:val="CommentReference"/>
              </w:rPr>
              <w:commentReference w:id="146"/>
            </w:r>
          </w:p>
        </w:tc>
      </w:tr>
      <w:tr w:rsidR="00354AE3" w14:paraId="44E17B4C" w14:textId="77777777" w:rsidTr="00A54116">
        <w:tc>
          <w:tcPr>
            <w:tcW w:w="1617" w:type="dxa"/>
            <w:vAlign w:val="center"/>
          </w:tcPr>
          <w:p w14:paraId="33D17B7E" w14:textId="77777777" w:rsidR="00354AE3" w:rsidRPr="00EC2317" w:rsidRDefault="00354AE3" w:rsidP="00A54116">
            <w:pPr>
              <w:rPr>
                <w:b/>
                <w:lang w:val="en-GB"/>
              </w:rPr>
            </w:pPr>
            <w:r w:rsidRPr="00EC2317">
              <w:rPr>
                <w:b/>
                <w:lang w:val="en-GB"/>
              </w:rPr>
              <w:t>Type:</w:t>
            </w:r>
          </w:p>
        </w:tc>
        <w:tc>
          <w:tcPr>
            <w:tcW w:w="8571" w:type="dxa"/>
          </w:tcPr>
          <w:p w14:paraId="067B57BC" w14:textId="77777777" w:rsidR="00354AE3" w:rsidRPr="00EC2317" w:rsidRDefault="00354AE3" w:rsidP="00A54116">
            <w:pPr>
              <w:rPr>
                <w:lang w:val="en-GB"/>
              </w:rPr>
            </w:pPr>
            <w:r>
              <w:rPr>
                <w:lang w:val="en-GB"/>
              </w:rPr>
              <w:t xml:space="preserve">{ASSAY_ID}, ...   </w:t>
            </w:r>
          </w:p>
        </w:tc>
      </w:tr>
      <w:tr w:rsidR="00354AE3" w14:paraId="494CFA91" w14:textId="77777777" w:rsidTr="00A54116">
        <w:tc>
          <w:tcPr>
            <w:tcW w:w="1617" w:type="dxa"/>
            <w:vAlign w:val="center"/>
          </w:tcPr>
          <w:p w14:paraId="1943EEB3" w14:textId="77777777" w:rsidR="00354AE3" w:rsidRPr="00EC2317" w:rsidRDefault="00354AE3" w:rsidP="00A54116">
            <w:pPr>
              <w:rPr>
                <w:b/>
                <w:lang w:val="en-GB"/>
              </w:rPr>
            </w:pPr>
            <w:r>
              <w:rPr>
                <w:b/>
                <w:lang w:val="en-GB"/>
              </w:rPr>
              <w:t>Mandatory</w:t>
            </w:r>
          </w:p>
        </w:tc>
        <w:tc>
          <w:tcPr>
            <w:tcW w:w="8571" w:type="dxa"/>
          </w:tcPr>
          <w:p w14:paraId="693C4C6E" w14:textId="7BA130CF" w:rsidR="00354AE3" w:rsidRDefault="008A2010" w:rsidP="00A54116">
            <w:pPr>
              <w:rPr>
                <w:lang w:val="en-GB"/>
              </w:rPr>
            </w:pPr>
            <w:r>
              <w:rPr>
                <w:lang w:val="en-GB"/>
              </w:rPr>
              <w:t>True</w:t>
            </w:r>
          </w:p>
        </w:tc>
      </w:tr>
      <w:tr w:rsidR="00354AE3" w14:paraId="317D0C6E" w14:textId="77777777" w:rsidTr="00A54116">
        <w:tc>
          <w:tcPr>
            <w:tcW w:w="1617" w:type="dxa"/>
            <w:vAlign w:val="center"/>
          </w:tcPr>
          <w:p w14:paraId="293575A7" w14:textId="77777777" w:rsidR="00354AE3" w:rsidRPr="00EC2317" w:rsidRDefault="00354AE3" w:rsidP="00A54116">
            <w:pPr>
              <w:rPr>
                <w:b/>
                <w:lang w:val="en-GB"/>
              </w:rPr>
            </w:pPr>
            <w:r w:rsidRPr="00EC2317">
              <w:rPr>
                <w:b/>
                <w:lang w:val="en-GB"/>
              </w:rPr>
              <w:t>Example:</w:t>
            </w:r>
          </w:p>
        </w:tc>
        <w:tc>
          <w:tcPr>
            <w:tcW w:w="8571" w:type="dxa"/>
          </w:tcPr>
          <w:p w14:paraId="02EF4D81" w14:textId="77777777" w:rsidR="00354AE3" w:rsidRPr="00E92C27" w:rsidRDefault="00354AE3" w:rsidP="00A54116">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4A2E02AC" w14:textId="4943B21B" w:rsidR="00354AE3" w:rsidRDefault="00354AE3" w:rsidP="00354AE3">
      <w:pPr>
        <w:pStyle w:val="Heading3"/>
        <w:rPr>
          <w:lang w:val="en-GB"/>
        </w:rPr>
      </w:pPr>
      <w:commentRangeStart w:id="147"/>
      <w:r>
        <w:rPr>
          <w:lang w:val="en-GB"/>
        </w:rPr>
        <w:t>study_variable_function</w:t>
      </w:r>
      <w:commentRangeEnd w:id="147"/>
      <w:r>
        <w:rPr>
          <w:rStyle w:val="CommentReference"/>
          <w:rFonts w:ascii="Arial" w:hAnsi="Arial"/>
          <w:b w:val="0"/>
          <w:bCs w:val="0"/>
        </w:rPr>
        <w:commentReference w:id="147"/>
      </w:r>
      <w:r w:rsidR="009A26B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24FE8EC" w14:textId="77777777" w:rsidTr="00A54116">
        <w:tc>
          <w:tcPr>
            <w:tcW w:w="1617" w:type="dxa"/>
            <w:vAlign w:val="center"/>
          </w:tcPr>
          <w:p w14:paraId="62295E85" w14:textId="77777777" w:rsidR="00354AE3" w:rsidRPr="00EC2317" w:rsidRDefault="00354AE3" w:rsidP="00A54116">
            <w:pPr>
              <w:rPr>
                <w:b/>
                <w:lang w:val="en-GB"/>
              </w:rPr>
            </w:pPr>
            <w:r w:rsidRPr="00EC2317">
              <w:rPr>
                <w:b/>
                <w:lang w:val="en-GB"/>
              </w:rPr>
              <w:t>Description:</w:t>
            </w:r>
          </w:p>
        </w:tc>
        <w:tc>
          <w:tcPr>
            <w:tcW w:w="8571" w:type="dxa"/>
          </w:tcPr>
          <w:p w14:paraId="681BEC94" w14:textId="14DF45BD" w:rsidR="00354AE3" w:rsidRPr="00EC2317" w:rsidRDefault="00354AE3" w:rsidP="00A54116">
            <w:pPr>
              <w:rPr>
                <w:lang w:val="en-GB"/>
              </w:rPr>
            </w:pPr>
            <w:r>
              <w:rPr>
                <w:lang w:val="en-GB"/>
              </w:rPr>
              <w:t xml:space="preserve">The function used to calculate the study variable quantification value if it is reported </w:t>
            </w:r>
            <w:r>
              <w:rPr>
                <w:lang w:val="en-GB"/>
              </w:rPr>
              <w:lastRenderedPageBreak/>
              <w:t>and the operation used is not arithmetic mean (default) e</w:t>
            </w:r>
            <w:r w:rsidR="009A26BC">
              <w:rPr>
                <w:lang w:val="en-GB"/>
              </w:rPr>
              <w:t>.g. “geometric mean”, “median”.</w:t>
            </w:r>
            <w:r w:rsidR="005173D6">
              <w:rPr>
                <w:lang w:val="en-GB"/>
              </w:rPr>
              <w:t xml:space="preserve"> </w:t>
            </w:r>
            <w:commentRangeStart w:id="148"/>
            <w:r w:rsidR="005173D6">
              <w:rPr>
                <w:lang w:val="en-GB"/>
              </w:rPr>
              <w:t>Multiple terms can be provided if for example, imputation approaches are to be reported.</w:t>
            </w:r>
            <w:commentRangeEnd w:id="148"/>
            <w:r w:rsidR="00684AD9">
              <w:rPr>
                <w:rStyle w:val="CommentReference"/>
              </w:rPr>
              <w:commentReference w:id="148"/>
            </w:r>
          </w:p>
        </w:tc>
      </w:tr>
      <w:tr w:rsidR="00354AE3" w14:paraId="69C22A9A" w14:textId="77777777" w:rsidTr="00A54116">
        <w:tc>
          <w:tcPr>
            <w:tcW w:w="1617" w:type="dxa"/>
            <w:vAlign w:val="center"/>
          </w:tcPr>
          <w:p w14:paraId="1EA76294" w14:textId="77777777" w:rsidR="00354AE3" w:rsidRPr="00EC2317" w:rsidRDefault="00354AE3" w:rsidP="00A54116">
            <w:pPr>
              <w:rPr>
                <w:b/>
                <w:lang w:val="en-GB"/>
              </w:rPr>
            </w:pPr>
            <w:r w:rsidRPr="00EC2317">
              <w:rPr>
                <w:b/>
                <w:lang w:val="en-GB"/>
              </w:rPr>
              <w:lastRenderedPageBreak/>
              <w:t>Type:</w:t>
            </w:r>
          </w:p>
        </w:tc>
        <w:tc>
          <w:tcPr>
            <w:tcW w:w="8571" w:type="dxa"/>
          </w:tcPr>
          <w:p w14:paraId="167D8E20" w14:textId="55A21128" w:rsidR="00354AE3" w:rsidRPr="00514EF0" w:rsidRDefault="00354AE3" w:rsidP="00A54116">
            <w:pPr>
              <w:rPr>
                <w:lang w:val="en-GB"/>
              </w:rPr>
            </w:pPr>
            <w:r>
              <w:rPr>
                <w:lang w:val="en-GB"/>
              </w:rPr>
              <w:t>Param</w:t>
            </w:r>
            <w:r w:rsidR="009A26BC">
              <w:rPr>
                <w:lang w:val="en-GB"/>
              </w:rPr>
              <w:t xml:space="preserve">eter </w:t>
            </w:r>
          </w:p>
        </w:tc>
      </w:tr>
      <w:tr w:rsidR="00354AE3" w14:paraId="3343F809" w14:textId="77777777" w:rsidTr="00A54116">
        <w:tc>
          <w:tcPr>
            <w:tcW w:w="1617" w:type="dxa"/>
            <w:vAlign w:val="center"/>
          </w:tcPr>
          <w:p w14:paraId="58E95300" w14:textId="77777777" w:rsidR="00354AE3" w:rsidRPr="00EC2317" w:rsidRDefault="00354AE3" w:rsidP="00A54116">
            <w:pPr>
              <w:rPr>
                <w:b/>
                <w:lang w:val="en-GB"/>
              </w:rPr>
            </w:pPr>
            <w:r>
              <w:rPr>
                <w:b/>
                <w:lang w:val="en-GB"/>
              </w:rPr>
              <w:t>Mandatory</w:t>
            </w:r>
          </w:p>
        </w:tc>
        <w:tc>
          <w:tcPr>
            <w:tcW w:w="8571" w:type="dxa"/>
          </w:tcPr>
          <w:p w14:paraId="07466958" w14:textId="29A5781F" w:rsidR="00354AE3" w:rsidRPr="009A26BC" w:rsidRDefault="00BF0295" w:rsidP="00A54116">
            <w:pPr>
              <w:rPr>
                <w:szCs w:val="22"/>
                <w:lang w:val="en-GB"/>
              </w:rPr>
            </w:pPr>
            <w:r w:rsidRPr="009A26BC">
              <w:rPr>
                <w:szCs w:val="22"/>
                <w:lang w:val="en-GB"/>
              </w:rPr>
              <w:t>False</w:t>
            </w:r>
          </w:p>
        </w:tc>
      </w:tr>
      <w:tr w:rsidR="00354AE3" w14:paraId="78C7D96B" w14:textId="77777777" w:rsidTr="00A54116">
        <w:tc>
          <w:tcPr>
            <w:tcW w:w="1617" w:type="dxa"/>
            <w:vAlign w:val="center"/>
          </w:tcPr>
          <w:p w14:paraId="518F4B68" w14:textId="77777777" w:rsidR="00354AE3" w:rsidRPr="00EC2317" w:rsidRDefault="00354AE3" w:rsidP="00A54116">
            <w:pPr>
              <w:rPr>
                <w:b/>
                <w:lang w:val="en-GB"/>
              </w:rPr>
            </w:pPr>
            <w:r w:rsidRPr="00EC2317">
              <w:rPr>
                <w:b/>
                <w:lang w:val="en-GB"/>
              </w:rPr>
              <w:t>Example:</w:t>
            </w:r>
          </w:p>
        </w:tc>
        <w:tc>
          <w:tcPr>
            <w:tcW w:w="8571" w:type="dxa"/>
          </w:tcPr>
          <w:p w14:paraId="014CC255" w14:textId="77777777" w:rsidR="00354AE3" w:rsidRPr="00514EF0" w:rsidRDefault="00354AE3" w:rsidP="00A54116">
            <w:pPr>
              <w:pStyle w:val="Code"/>
              <w:rPr>
                <w:rFonts w:cs="Courier New"/>
              </w:rPr>
            </w:pPr>
            <w:r w:rsidRPr="000979AE">
              <w:rPr>
                <w:rFonts w:cs="Courier New"/>
                <w:highlight w:val="yellow"/>
              </w:rPr>
              <w:t>MTD  small_molecule-quantification_unit  [PRIDE, PRIDE:0000395, Ratio, ]</w:t>
            </w:r>
          </w:p>
        </w:tc>
      </w:tr>
    </w:tbl>
    <w:p w14:paraId="25ECD3F6" w14:textId="77777777" w:rsidR="00354AE3" w:rsidRDefault="00354AE3" w:rsidP="00354AE3">
      <w:pPr>
        <w:pStyle w:val="Heading3"/>
        <w:rPr>
          <w:lang w:val="en-GB"/>
        </w:rPr>
      </w:pPr>
      <w:r>
        <w:rPr>
          <w:lang w:val="en-GB"/>
        </w:rPr>
        <w:t>study_variable[1-n]-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812D1C3" w14:textId="77777777" w:rsidTr="00A54116">
        <w:tc>
          <w:tcPr>
            <w:tcW w:w="1617" w:type="dxa"/>
            <w:vAlign w:val="center"/>
          </w:tcPr>
          <w:p w14:paraId="098C4D93" w14:textId="77777777" w:rsidR="00354AE3" w:rsidRPr="00EC2317" w:rsidRDefault="00354AE3" w:rsidP="00A54116">
            <w:pPr>
              <w:rPr>
                <w:b/>
                <w:lang w:val="en-GB"/>
              </w:rPr>
            </w:pPr>
            <w:r w:rsidRPr="00EC2317">
              <w:rPr>
                <w:b/>
                <w:lang w:val="en-GB"/>
              </w:rPr>
              <w:t>Description:</w:t>
            </w:r>
          </w:p>
        </w:tc>
        <w:tc>
          <w:tcPr>
            <w:tcW w:w="8571" w:type="dxa"/>
          </w:tcPr>
          <w:p w14:paraId="6688C5A2" w14:textId="77777777" w:rsidR="00354AE3" w:rsidRPr="00EC2317" w:rsidRDefault="00354AE3" w:rsidP="00A54116">
            <w:pPr>
              <w:rPr>
                <w:lang w:val="en-GB"/>
              </w:rPr>
            </w:pPr>
            <w:r>
              <w:rPr>
                <w:lang w:val="en-GB"/>
              </w:rPr>
              <w:t>A textual description of the study variable.</w:t>
            </w:r>
          </w:p>
        </w:tc>
      </w:tr>
      <w:tr w:rsidR="00354AE3" w14:paraId="7DD612EA" w14:textId="77777777" w:rsidTr="00A54116">
        <w:tc>
          <w:tcPr>
            <w:tcW w:w="1617" w:type="dxa"/>
            <w:vAlign w:val="center"/>
          </w:tcPr>
          <w:p w14:paraId="7505ED9E" w14:textId="77777777" w:rsidR="00354AE3" w:rsidRPr="00EC2317" w:rsidRDefault="00354AE3" w:rsidP="00A54116">
            <w:pPr>
              <w:rPr>
                <w:b/>
                <w:lang w:val="en-GB"/>
              </w:rPr>
            </w:pPr>
            <w:r w:rsidRPr="00EC2317">
              <w:rPr>
                <w:b/>
                <w:lang w:val="en-GB"/>
              </w:rPr>
              <w:t>Type:</w:t>
            </w:r>
          </w:p>
        </w:tc>
        <w:tc>
          <w:tcPr>
            <w:tcW w:w="8571" w:type="dxa"/>
          </w:tcPr>
          <w:p w14:paraId="7F79C70C" w14:textId="77777777" w:rsidR="00354AE3" w:rsidRPr="00EC2317" w:rsidRDefault="00354AE3" w:rsidP="00A54116">
            <w:pPr>
              <w:rPr>
                <w:lang w:val="en-GB"/>
              </w:rPr>
            </w:pPr>
            <w:r>
              <w:rPr>
                <w:lang w:val="en-GB"/>
              </w:rPr>
              <w:t>String</w:t>
            </w:r>
          </w:p>
        </w:tc>
      </w:tr>
      <w:tr w:rsidR="00354AE3" w14:paraId="48A19334" w14:textId="77777777" w:rsidTr="00A54116">
        <w:tc>
          <w:tcPr>
            <w:tcW w:w="1617" w:type="dxa"/>
            <w:vAlign w:val="center"/>
          </w:tcPr>
          <w:p w14:paraId="18A08915" w14:textId="77777777" w:rsidR="00354AE3" w:rsidRPr="00EC2317" w:rsidRDefault="00354AE3" w:rsidP="00A54116">
            <w:pPr>
              <w:rPr>
                <w:b/>
                <w:lang w:val="en-GB"/>
              </w:rPr>
            </w:pPr>
            <w:r>
              <w:rPr>
                <w:b/>
                <w:lang w:val="en-GB"/>
              </w:rPr>
              <w:t>Mandatory</w:t>
            </w:r>
          </w:p>
        </w:tc>
        <w:tc>
          <w:tcPr>
            <w:tcW w:w="8571" w:type="dxa"/>
          </w:tcPr>
          <w:p w14:paraId="6D67F7FD" w14:textId="698ACE93" w:rsidR="00354AE3" w:rsidRDefault="00E91A83" w:rsidP="00A54116">
            <w:pPr>
              <w:rPr>
                <w:lang w:val="en-GB"/>
              </w:rPr>
            </w:pPr>
            <w:r>
              <w:rPr>
                <w:lang w:val="en-GB"/>
              </w:rPr>
              <w:t>True</w:t>
            </w:r>
          </w:p>
        </w:tc>
      </w:tr>
      <w:tr w:rsidR="00354AE3" w14:paraId="68FC3CDA" w14:textId="77777777" w:rsidTr="00A54116">
        <w:tc>
          <w:tcPr>
            <w:tcW w:w="1617" w:type="dxa"/>
            <w:vAlign w:val="center"/>
          </w:tcPr>
          <w:p w14:paraId="79991A1D" w14:textId="77777777" w:rsidR="00354AE3" w:rsidRPr="00EC2317" w:rsidRDefault="00354AE3" w:rsidP="00A54116">
            <w:pPr>
              <w:rPr>
                <w:b/>
                <w:lang w:val="en-GB"/>
              </w:rPr>
            </w:pPr>
            <w:r w:rsidRPr="00EC2317">
              <w:rPr>
                <w:b/>
                <w:lang w:val="en-GB"/>
              </w:rPr>
              <w:t>Example:</w:t>
            </w:r>
          </w:p>
        </w:tc>
        <w:tc>
          <w:tcPr>
            <w:tcW w:w="8571" w:type="dxa"/>
          </w:tcPr>
          <w:p w14:paraId="018BBDC7" w14:textId="77777777" w:rsidR="00354AE3" w:rsidRPr="00E92C27" w:rsidRDefault="00354AE3" w:rsidP="00A54116">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1B9E72FD" w14:textId="3BAF9D32" w:rsidR="00A54116" w:rsidRDefault="00A54116" w:rsidP="00A54116">
      <w:pPr>
        <w:pStyle w:val="Heading3"/>
        <w:rPr>
          <w:lang w:val="en-GB"/>
        </w:rPr>
      </w:pPr>
      <w:commentRangeStart w:id="149"/>
      <w:r>
        <w:rPr>
          <w:lang w:val="en-GB"/>
        </w:rPr>
        <w:t>study_variable[1-n]-</w:t>
      </w:r>
      <w:r w:rsidR="00E671A2">
        <w:rPr>
          <w:lang w:val="en-GB"/>
        </w:rPr>
        <w:t>factors</w:t>
      </w:r>
      <w:commentRangeEnd w:id="149"/>
      <w:r w:rsidR="006800D7">
        <w:rPr>
          <w:rStyle w:val="CommentReference"/>
          <w:rFonts w:ascii="Arial" w:hAnsi="Arial"/>
          <w:b w:val="0"/>
          <w:bCs w:val="0"/>
        </w:rPr>
        <w:commentReference w:id="14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54116" w14:paraId="16492ACB" w14:textId="77777777" w:rsidTr="00A54116">
        <w:tc>
          <w:tcPr>
            <w:tcW w:w="1617" w:type="dxa"/>
            <w:vAlign w:val="center"/>
          </w:tcPr>
          <w:p w14:paraId="28AE05E4" w14:textId="77777777" w:rsidR="00A54116" w:rsidRPr="00EC2317" w:rsidRDefault="00A54116" w:rsidP="00A54116">
            <w:pPr>
              <w:rPr>
                <w:b/>
                <w:lang w:val="en-GB"/>
              </w:rPr>
            </w:pPr>
            <w:r w:rsidRPr="00EC2317">
              <w:rPr>
                <w:b/>
                <w:lang w:val="en-GB"/>
              </w:rPr>
              <w:t>Description:</w:t>
            </w:r>
          </w:p>
        </w:tc>
        <w:tc>
          <w:tcPr>
            <w:tcW w:w="8571" w:type="dxa"/>
          </w:tcPr>
          <w:p w14:paraId="3724B539" w14:textId="085873B2" w:rsidR="00A54116" w:rsidRPr="00EC2317" w:rsidRDefault="00E671A2" w:rsidP="00A54116">
            <w:pPr>
              <w:rPr>
                <w:lang w:val="en-GB"/>
              </w:rPr>
            </w:pPr>
            <w:r>
              <w:rPr>
                <w:lang w:val="en-GB"/>
              </w:rPr>
              <w:t>Additional parameters or factors</w:t>
            </w:r>
            <w:r w:rsidR="00E25986">
              <w:rPr>
                <w:lang w:val="en-GB"/>
              </w:rPr>
              <w:t>, separated by bars,</w:t>
            </w:r>
            <w:r>
              <w:rPr>
                <w:lang w:val="en-GB"/>
              </w:rPr>
              <w:t xml:space="preserve"> that are known about study variables allowing the capture of more complex, such as nested designs.</w:t>
            </w:r>
          </w:p>
        </w:tc>
      </w:tr>
      <w:tr w:rsidR="00A54116" w14:paraId="54324587" w14:textId="77777777" w:rsidTr="00A54116">
        <w:tc>
          <w:tcPr>
            <w:tcW w:w="1617" w:type="dxa"/>
            <w:vAlign w:val="center"/>
          </w:tcPr>
          <w:p w14:paraId="0FFB747B" w14:textId="77777777" w:rsidR="00A54116" w:rsidRPr="00EC2317" w:rsidRDefault="00A54116" w:rsidP="00A54116">
            <w:pPr>
              <w:rPr>
                <w:b/>
                <w:lang w:val="en-GB"/>
              </w:rPr>
            </w:pPr>
            <w:r w:rsidRPr="00EC2317">
              <w:rPr>
                <w:b/>
                <w:lang w:val="en-GB"/>
              </w:rPr>
              <w:t>Type:</w:t>
            </w:r>
          </w:p>
        </w:tc>
        <w:tc>
          <w:tcPr>
            <w:tcW w:w="8571" w:type="dxa"/>
          </w:tcPr>
          <w:p w14:paraId="3CB05825" w14:textId="01B132BF" w:rsidR="00A54116" w:rsidRPr="00EC2317" w:rsidRDefault="00E671A2" w:rsidP="00A54116">
            <w:pPr>
              <w:rPr>
                <w:lang w:val="en-GB"/>
              </w:rPr>
            </w:pPr>
            <w:r>
              <w:rPr>
                <w:lang w:val="en-GB"/>
              </w:rPr>
              <w:t>Param List</w:t>
            </w:r>
          </w:p>
        </w:tc>
      </w:tr>
      <w:tr w:rsidR="00A54116" w14:paraId="660B3330" w14:textId="77777777" w:rsidTr="00A54116">
        <w:tc>
          <w:tcPr>
            <w:tcW w:w="1617" w:type="dxa"/>
            <w:vAlign w:val="center"/>
          </w:tcPr>
          <w:p w14:paraId="27A22DD4" w14:textId="77777777" w:rsidR="00A54116" w:rsidRPr="00EC2317" w:rsidRDefault="00A54116" w:rsidP="00A54116">
            <w:pPr>
              <w:rPr>
                <w:b/>
                <w:lang w:val="en-GB"/>
              </w:rPr>
            </w:pPr>
            <w:r>
              <w:rPr>
                <w:b/>
                <w:lang w:val="en-GB"/>
              </w:rPr>
              <w:t>Mandatory</w:t>
            </w:r>
          </w:p>
        </w:tc>
        <w:tc>
          <w:tcPr>
            <w:tcW w:w="8571" w:type="dxa"/>
          </w:tcPr>
          <w:p w14:paraId="2AC516DF" w14:textId="4899C753" w:rsidR="00A54116" w:rsidRPr="00E25986" w:rsidRDefault="00C5585C" w:rsidP="00A54116">
            <w:pPr>
              <w:rPr>
                <w:szCs w:val="22"/>
                <w:lang w:val="en-GB"/>
              </w:rPr>
            </w:pPr>
            <w:r>
              <w:rPr>
                <w:szCs w:val="22"/>
                <w:lang w:val="en-GB"/>
              </w:rPr>
              <w:t>False</w:t>
            </w:r>
          </w:p>
        </w:tc>
      </w:tr>
      <w:tr w:rsidR="00A54116" w14:paraId="41005F7B" w14:textId="77777777" w:rsidTr="00A54116">
        <w:tc>
          <w:tcPr>
            <w:tcW w:w="1617" w:type="dxa"/>
            <w:vAlign w:val="center"/>
          </w:tcPr>
          <w:p w14:paraId="56B7B1E5" w14:textId="77777777" w:rsidR="00A54116" w:rsidRPr="00EC2317" w:rsidRDefault="00A54116" w:rsidP="00A54116">
            <w:pPr>
              <w:rPr>
                <w:b/>
                <w:lang w:val="en-GB"/>
              </w:rPr>
            </w:pPr>
            <w:r w:rsidRPr="00EC2317">
              <w:rPr>
                <w:b/>
                <w:lang w:val="en-GB"/>
              </w:rPr>
              <w:t>Example:</w:t>
            </w:r>
          </w:p>
        </w:tc>
        <w:tc>
          <w:tcPr>
            <w:tcW w:w="8571" w:type="dxa"/>
          </w:tcPr>
          <w:p w14:paraId="603088E3" w14:textId="6FC93A57" w:rsidR="00A54116" w:rsidRPr="00E92C27" w:rsidRDefault="00A54116" w:rsidP="00A54116">
            <w:pPr>
              <w:pStyle w:val="Code"/>
              <w:rPr>
                <w:rFonts w:cs="Courier New"/>
              </w:rPr>
            </w:pPr>
            <w:r w:rsidRPr="00E361C7">
              <w:rPr>
                <w:rFonts w:cs="Courier New"/>
              </w:rPr>
              <w:t>MTD</w:t>
            </w:r>
            <w:r w:rsidRPr="00E361C7">
              <w:rPr>
                <w:rFonts w:cs="Courier New"/>
              </w:rPr>
              <w:tab/>
              <w:t>study_variable[1]-</w:t>
            </w:r>
            <w:r w:rsidR="00211251">
              <w:rPr>
                <w:rFonts w:cs="Courier New"/>
              </w:rPr>
              <w:t xml:space="preserve">factors </w:t>
            </w:r>
            <w:r w:rsidR="00CE21FD" w:rsidRPr="009453B2">
              <w:rPr>
                <w:rFonts w:cs="Courier New"/>
                <w:highlight w:val="yellow"/>
              </w:rPr>
              <w:t>[EXAMPLE HERE</w:t>
            </w:r>
            <w:r w:rsidR="00832D00">
              <w:rPr>
                <w:rFonts w:cs="Courier New"/>
                <w:highlight w:val="yellow"/>
              </w:rPr>
              <w:t>e.g. param1 = geneKO; param2 = drug treatment</w:t>
            </w:r>
            <w:r w:rsidR="00CE21FD" w:rsidRPr="009453B2">
              <w:rPr>
                <w:rFonts w:cs="Courier New"/>
                <w:highlight w:val="yellow"/>
              </w:rPr>
              <w:t>]</w:t>
            </w:r>
          </w:p>
        </w:tc>
      </w:tr>
    </w:tbl>
    <w:p w14:paraId="7B1265D3" w14:textId="5F7F9ED7" w:rsidR="00C04B74" w:rsidRDefault="00C04B74" w:rsidP="00C04B74">
      <w:pPr>
        <w:pStyle w:val="Heading3"/>
        <w:rPr>
          <w:lang w:val="en-GB"/>
        </w:rPr>
      </w:pPr>
      <w:commentRangeStart w:id="150"/>
      <w:r>
        <w:rPr>
          <w:lang w:val="en-GB"/>
        </w:rPr>
        <w:t>m</w:t>
      </w:r>
      <w:r w:rsidR="00ED6754">
        <w:rPr>
          <w:lang w:val="en-GB"/>
        </w:rPr>
        <w:t>s_run[1-n]</w:t>
      </w:r>
      <w:r w:rsidR="00175FED">
        <w:rPr>
          <w:lang w:val="en-GB"/>
        </w:rPr>
        <w:t>-</w:t>
      </w:r>
      <w:r w:rsidRPr="00CA3B0E">
        <w:rPr>
          <w:lang w:val="en-GB"/>
        </w:rPr>
        <w:t>location</w:t>
      </w:r>
      <w:commentRangeEnd w:id="150"/>
      <w:r>
        <w:rPr>
          <w:rStyle w:val="CommentReference"/>
          <w:rFonts w:ascii="Arial" w:hAnsi="Arial"/>
          <w:b w:val="0"/>
          <w:bCs w:val="0"/>
        </w:rPr>
        <w:commentReference w:id="15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04B74" w14:paraId="164FFD42" w14:textId="77777777" w:rsidTr="004B0F8B">
        <w:tc>
          <w:tcPr>
            <w:tcW w:w="1617" w:type="dxa"/>
            <w:vAlign w:val="center"/>
          </w:tcPr>
          <w:p w14:paraId="0BD94B5D" w14:textId="77777777" w:rsidR="00C04B74" w:rsidRPr="00EC2317" w:rsidRDefault="00C04B74" w:rsidP="004B0F8B">
            <w:pPr>
              <w:rPr>
                <w:b/>
                <w:lang w:val="en-GB"/>
              </w:rPr>
            </w:pPr>
            <w:r w:rsidRPr="00EC2317">
              <w:rPr>
                <w:b/>
                <w:lang w:val="en-GB"/>
              </w:rPr>
              <w:t>Description:</w:t>
            </w:r>
          </w:p>
        </w:tc>
        <w:tc>
          <w:tcPr>
            <w:tcW w:w="8571" w:type="dxa"/>
          </w:tcPr>
          <w:p w14:paraId="2A2CDE11" w14:textId="2D12B698" w:rsidR="00C04B74" w:rsidRPr="00EC2317" w:rsidRDefault="00C04B74" w:rsidP="004B0F8B">
            <w:pPr>
              <w:rPr>
                <w:lang w:val="en-GB"/>
              </w:rPr>
            </w:pPr>
            <w:r w:rsidRPr="00EC2317">
              <w:rPr>
                <w:lang w:val="en-GB"/>
              </w:rPr>
              <w:t>Location of the external data file</w:t>
            </w:r>
            <w:r>
              <w:rPr>
                <w:lang w:val="en-GB"/>
              </w:rPr>
              <w:t xml:space="preserve"> e.g. raw files on which analysis has been performed</w:t>
            </w:r>
            <w:r w:rsidRPr="00EC2317">
              <w:rPr>
                <w:lang w:val="en-GB"/>
              </w:rPr>
              <w:t>.</w:t>
            </w:r>
            <w:r>
              <w:rPr>
                <w:lang w:val="en-GB"/>
              </w:rPr>
              <w:t xml:space="preserve"> If the actual location of the MS run is unknown, a “null” MUST be used as a place holder value, since the [1-n] cardinality is referenced elsewhere.</w:t>
            </w:r>
            <w:r w:rsidR="00175FED">
              <w:rPr>
                <w:lang w:val="en-GB"/>
              </w:rPr>
              <w:t xml:space="preserve"> If pre-fractionation has been performed, </w:t>
            </w:r>
            <w:r w:rsidR="00F21307">
              <w:rPr>
                <w:lang w:val="en-GB"/>
              </w:rPr>
              <w:t>then [1-n] ms_runs SHOULD be created</w:t>
            </w:r>
            <w:r w:rsidR="00FC63F7">
              <w:rPr>
                <w:lang w:val="en-GB"/>
              </w:rPr>
              <w:t xml:space="preserve"> per assay.</w:t>
            </w:r>
          </w:p>
        </w:tc>
      </w:tr>
      <w:tr w:rsidR="00C04B74" w14:paraId="5CB2DFBB" w14:textId="77777777" w:rsidTr="004B0F8B">
        <w:tc>
          <w:tcPr>
            <w:tcW w:w="1617" w:type="dxa"/>
            <w:vAlign w:val="center"/>
          </w:tcPr>
          <w:p w14:paraId="15B3809B" w14:textId="77777777" w:rsidR="00C04B74" w:rsidRPr="00EC2317" w:rsidRDefault="00C04B74" w:rsidP="004B0F8B">
            <w:pPr>
              <w:rPr>
                <w:b/>
                <w:lang w:val="en-GB"/>
              </w:rPr>
            </w:pPr>
            <w:r w:rsidRPr="00EC2317">
              <w:rPr>
                <w:b/>
                <w:lang w:val="en-GB"/>
              </w:rPr>
              <w:t>Type:</w:t>
            </w:r>
          </w:p>
        </w:tc>
        <w:tc>
          <w:tcPr>
            <w:tcW w:w="8571" w:type="dxa"/>
          </w:tcPr>
          <w:p w14:paraId="2259738E" w14:textId="77777777" w:rsidR="00C04B74" w:rsidRPr="00EC2317" w:rsidRDefault="00C04B74" w:rsidP="004B0F8B">
            <w:pPr>
              <w:rPr>
                <w:lang w:val="en-GB"/>
              </w:rPr>
            </w:pPr>
            <w:r w:rsidRPr="00EC2317">
              <w:rPr>
                <w:lang w:val="en-GB"/>
              </w:rPr>
              <w:t>URL</w:t>
            </w:r>
          </w:p>
        </w:tc>
      </w:tr>
      <w:tr w:rsidR="00C04B74" w14:paraId="03743D60" w14:textId="77777777" w:rsidTr="004B0F8B">
        <w:tc>
          <w:tcPr>
            <w:tcW w:w="1617" w:type="dxa"/>
            <w:vAlign w:val="center"/>
          </w:tcPr>
          <w:p w14:paraId="553DFE45" w14:textId="77777777" w:rsidR="00C04B74" w:rsidRPr="00EC2317" w:rsidRDefault="00C04B74" w:rsidP="004B0F8B">
            <w:pPr>
              <w:rPr>
                <w:b/>
                <w:lang w:val="en-GB"/>
              </w:rPr>
            </w:pPr>
            <w:r>
              <w:rPr>
                <w:b/>
                <w:lang w:val="en-GB"/>
              </w:rPr>
              <w:t>Mandatory</w:t>
            </w:r>
          </w:p>
        </w:tc>
        <w:tc>
          <w:tcPr>
            <w:tcW w:w="8571" w:type="dxa"/>
          </w:tcPr>
          <w:p w14:paraId="10074F27" w14:textId="07B301E0" w:rsidR="00C04B74" w:rsidRDefault="00C25A78" w:rsidP="004B0F8B">
            <w:pPr>
              <w:rPr>
                <w:lang w:val="en-GB"/>
              </w:rPr>
            </w:pPr>
            <w:r>
              <w:rPr>
                <w:lang w:val="en-GB"/>
              </w:rPr>
              <w:t>True</w:t>
            </w:r>
          </w:p>
        </w:tc>
      </w:tr>
      <w:tr w:rsidR="00C04B74" w14:paraId="5E510960" w14:textId="77777777" w:rsidTr="004B0F8B">
        <w:tc>
          <w:tcPr>
            <w:tcW w:w="1617" w:type="dxa"/>
            <w:vAlign w:val="center"/>
          </w:tcPr>
          <w:p w14:paraId="1D6333D0" w14:textId="77777777" w:rsidR="00C04B74" w:rsidRPr="00EC2317" w:rsidRDefault="00C04B74" w:rsidP="004B0F8B">
            <w:pPr>
              <w:rPr>
                <w:b/>
                <w:lang w:val="en-GB"/>
              </w:rPr>
            </w:pPr>
            <w:r w:rsidRPr="00EC2317">
              <w:rPr>
                <w:b/>
                <w:lang w:val="en-GB"/>
              </w:rPr>
              <w:t>Example:</w:t>
            </w:r>
          </w:p>
        </w:tc>
        <w:tc>
          <w:tcPr>
            <w:tcW w:w="8571" w:type="dxa"/>
          </w:tcPr>
          <w:p w14:paraId="25B45AA4" w14:textId="147E1BDF" w:rsidR="008A2F21" w:rsidRDefault="00C04B74" w:rsidP="004B0F8B">
            <w:pPr>
              <w:pStyle w:val="Code"/>
              <w:rPr>
                <w:rStyle w:val="Hyperlink"/>
                <w:rFonts w:cs="Courier New"/>
              </w:rPr>
            </w:pPr>
            <w:r w:rsidRPr="00E92C27">
              <w:rPr>
                <w:rFonts w:cs="Courier New"/>
              </w:rPr>
              <w:t xml:space="preserve">MTD  </w:t>
            </w:r>
            <w:r>
              <w:rPr>
                <w:rFonts w:cs="Courier New"/>
              </w:rPr>
              <w:t>ms_run_</w:t>
            </w:r>
            <w:r w:rsidRPr="00E92C27">
              <w:rPr>
                <w:rFonts w:cs="Courier New"/>
              </w:rPr>
              <w:t>location</w:t>
            </w:r>
            <w:r>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Pr>
                <w:rFonts w:cs="Courier New"/>
              </w:rPr>
              <w:t>ms_run_</w:t>
            </w:r>
            <w:r w:rsidRPr="00E92C27">
              <w:rPr>
                <w:rFonts w:cs="Courier New"/>
              </w:rPr>
              <w:t>location</w:t>
            </w:r>
            <w:r>
              <w:rPr>
                <w:rFonts w:cs="Courier New"/>
              </w:rPr>
              <w:t>[2]</w:t>
            </w:r>
            <w:r w:rsidRPr="00E92C27">
              <w:rPr>
                <w:rFonts w:cs="Courier New"/>
              </w:rPr>
              <w:t xml:space="preserve">  </w:t>
            </w:r>
            <w:hyperlink r:id="rId23" w:history="1">
              <w:r w:rsidRPr="00B03F9C">
                <w:rPr>
                  <w:rStyle w:val="Hyperlink"/>
                  <w:rFonts w:cs="Courier New"/>
                </w:rPr>
                <w:t>ftp://ftp.ebi.ac.uk/path/to/file</w:t>
              </w:r>
            </w:hyperlink>
          </w:p>
          <w:p w14:paraId="01C7854A" w14:textId="63390CDE" w:rsidR="008A2F21" w:rsidRPr="00E92C27" w:rsidRDefault="008A2F21" w:rsidP="004B0F8B">
            <w:pPr>
              <w:pStyle w:val="Code"/>
              <w:rPr>
                <w:rFonts w:cs="Courier New"/>
              </w:rPr>
            </w:pPr>
          </w:p>
        </w:tc>
      </w:tr>
    </w:tbl>
    <w:p w14:paraId="7DBB039E" w14:textId="5CCC9643" w:rsidR="007A1183" w:rsidRDefault="00A83AAF" w:rsidP="007A1183">
      <w:pPr>
        <w:pStyle w:val="Heading3"/>
        <w:rPr>
          <w:lang w:val="en-GB"/>
        </w:rPr>
      </w:pPr>
      <w:commentRangeStart w:id="151"/>
      <w:r>
        <w:rPr>
          <w:lang w:val="en-GB"/>
        </w:rPr>
        <w:t>ms_run</w:t>
      </w:r>
      <w:r w:rsidR="00C85408">
        <w:rPr>
          <w:lang w:val="en-GB"/>
        </w:rPr>
        <w:t>[1-n]-</w:t>
      </w:r>
      <w:r w:rsidR="007A1183" w:rsidRPr="00F2225A">
        <w:rPr>
          <w:lang w:val="en-GB"/>
        </w:rPr>
        <w:t>format</w:t>
      </w:r>
      <w:commentRangeEnd w:id="151"/>
      <w:r w:rsidR="0036593B">
        <w:rPr>
          <w:rStyle w:val="CommentReference"/>
          <w:rFonts w:ascii="Arial" w:hAnsi="Arial"/>
          <w:b w:val="0"/>
          <w:bCs w:val="0"/>
        </w:rPr>
        <w:commentReference w:id="15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p w14:paraId="19463716" w14:textId="48143E4A" w:rsidR="009C3D87" w:rsidRDefault="00F32B2F" w:rsidP="00046F5A">
            <w:pPr>
              <w:rPr>
                <w:lang w:val="en-GB"/>
              </w:rPr>
            </w:pPr>
            <w:r>
              <w:rPr>
                <w:lang w:val="en-GB"/>
              </w:rPr>
              <w:t>False</w:t>
            </w: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4826D363" w14:textId="77777777" w:rsidR="007A1183" w:rsidRDefault="00A83AAF" w:rsidP="007A1183">
      <w:pPr>
        <w:pStyle w:val="Heading3"/>
        <w:rPr>
          <w:lang w:val="en-GB"/>
        </w:rPr>
      </w:pPr>
      <w:commentRangeStart w:id="152"/>
      <w:r>
        <w:rPr>
          <w:lang w:val="en-GB"/>
        </w:rPr>
        <w:t>ms_run</w:t>
      </w:r>
      <w:r w:rsidR="00C85408">
        <w:rPr>
          <w:lang w:val="en-GB"/>
        </w:rPr>
        <w:t>[1-n]-</w:t>
      </w:r>
      <w:r w:rsidR="00F873B0">
        <w:rPr>
          <w:lang w:val="en-GB"/>
        </w:rPr>
        <w:t>i</w:t>
      </w:r>
      <w:r w:rsidR="007A1183" w:rsidRPr="00CA3B0E">
        <w:rPr>
          <w:lang w:val="en-GB"/>
        </w:rPr>
        <w:t>d_format</w:t>
      </w:r>
      <w:commentRangeEnd w:id="152"/>
      <w:r w:rsidR="000D152C">
        <w:rPr>
          <w:rStyle w:val="CommentReference"/>
          <w:rFonts w:ascii="Arial" w:hAnsi="Arial"/>
          <w:b w:val="0"/>
          <w:bCs w:val="0"/>
        </w:rPr>
        <w:commentReference w:id="15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p w14:paraId="30CD422A" w14:textId="0B12B9D0" w:rsidR="0098024A" w:rsidRDefault="00D834FB" w:rsidP="00046F5A">
            <w:pPr>
              <w:rPr>
                <w:lang w:val="en-GB"/>
              </w:rPr>
            </w:pPr>
            <w:r>
              <w:rPr>
                <w:lang w:val="en-GB"/>
              </w:rPr>
              <w:t>False</w:t>
            </w: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43F850BB" w:rsidR="00862ADC" w:rsidRDefault="00862ADC" w:rsidP="00862ADC">
      <w:pPr>
        <w:pStyle w:val="Heading3"/>
        <w:rPr>
          <w:lang w:val="en-GB"/>
        </w:rPr>
      </w:pPr>
      <w:r>
        <w:rPr>
          <w:lang w:val="en-GB"/>
        </w:rPr>
        <w:t>ms_run</w:t>
      </w:r>
      <w:r w:rsidR="00B53656">
        <w:rPr>
          <w:lang w:val="en-GB"/>
        </w:rPr>
        <w:t>[1-n]-</w:t>
      </w:r>
      <w:r>
        <w:rPr>
          <w:lang w:val="en-GB"/>
        </w:rPr>
        <w:t>fragmentation_method</w:t>
      </w:r>
      <w:r w:rsidR="00DE7C9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0CA0A4DA" w:rsidR="00862ADC" w:rsidRPr="00EC2317" w:rsidRDefault="00DE7C9B" w:rsidP="004C4289">
            <w:pPr>
              <w:rPr>
                <w:lang w:val="en-GB"/>
              </w:rPr>
            </w:pPr>
            <w:r>
              <w:rPr>
                <w:lang w:val="en-GB"/>
              </w:rPr>
              <w:t>T</w:t>
            </w:r>
            <w:r w:rsidR="00862ADC">
              <w:rPr>
                <w:lang w:val="en-GB"/>
              </w:rPr>
              <w:t>he type</w:t>
            </w:r>
            <w:r>
              <w:rPr>
                <w:lang w:val="en-GB"/>
              </w:rPr>
              <w:t>(</w:t>
            </w:r>
            <w:r w:rsidR="00862ADC">
              <w:rPr>
                <w:lang w:val="en-GB"/>
              </w:rPr>
              <w:t>s</w:t>
            </w:r>
            <w:r>
              <w:rPr>
                <w:lang w:val="en-GB"/>
              </w:rPr>
              <w:t>)</w:t>
            </w:r>
            <w:r w:rsidR="00862ADC">
              <w:rPr>
                <w:lang w:val="en-GB"/>
              </w:rPr>
              <w:t xml:space="preserve">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lastRenderedPageBreak/>
              <w:t>Type:</w:t>
            </w:r>
          </w:p>
        </w:tc>
        <w:tc>
          <w:tcPr>
            <w:tcW w:w="8571" w:type="dxa"/>
          </w:tcPr>
          <w:p w14:paraId="439944A9" w14:textId="177CBD72" w:rsidR="00862ADC" w:rsidRPr="00EC2317" w:rsidRDefault="00862ADC" w:rsidP="007A1183">
            <w:pPr>
              <w:rPr>
                <w:lang w:val="en-GB"/>
              </w:rPr>
            </w:pPr>
            <w:r w:rsidRPr="00EC2317">
              <w:rPr>
                <w:lang w:val="en-GB"/>
              </w:rPr>
              <w:t>Parameter</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p w14:paraId="48ABF481" w14:textId="30C6B6C3" w:rsidR="00547860" w:rsidRDefault="00E0779F" w:rsidP="00046F5A">
            <w:pPr>
              <w:rPr>
                <w:lang w:val="en-GB"/>
              </w:rPr>
            </w:pPr>
            <w:r>
              <w:rPr>
                <w:lang w:val="en-GB"/>
              </w:rPr>
              <w:t>False</w:t>
            </w: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56A9B87A"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00FA6ABE">
              <w:rPr>
                <w:rFonts w:cs="Courier New"/>
              </w:rPr>
              <w:t>[1]</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FA6ABE">
              <w:rPr>
                <w:rFonts w:cs="Courier New"/>
              </w:rPr>
              <w:t>[1</w:t>
            </w:r>
            <w:r w:rsidR="00B53656">
              <w:rPr>
                <w:rFonts w:cs="Courier New"/>
              </w:rPr>
              <w:t>]-</w:t>
            </w:r>
            <w:r w:rsidR="006E1ABC">
              <w:rPr>
                <w:rFonts w:cs="Courier New"/>
              </w:rPr>
              <w:t>fragmentation_method</w:t>
            </w:r>
            <w:r w:rsidR="00910EEF">
              <w:rPr>
                <w:rFonts w:cs="Courier New"/>
              </w:rPr>
              <w:t>[2</w:t>
            </w:r>
            <w:r w:rsidR="00FA6ABE">
              <w:rPr>
                <w:rFonts w:cs="Courier New"/>
              </w:rPr>
              <w:t>]</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35EAF6B1" w:rsidR="00F42BC1" w:rsidRDefault="00F42BC1" w:rsidP="00F42BC1">
      <w:pPr>
        <w:pStyle w:val="Heading3"/>
        <w:rPr>
          <w:lang w:val="en-GB"/>
        </w:rPr>
      </w:pPr>
      <w:commentRangeStart w:id="153"/>
      <w:r>
        <w:rPr>
          <w:lang w:val="en-GB"/>
        </w:rPr>
        <w:t>ms_run[1-n]-hash</w:t>
      </w:r>
      <w:commentRangeEnd w:id="153"/>
      <w:r w:rsidR="005256E8">
        <w:rPr>
          <w:rStyle w:val="CommentReference"/>
          <w:rFonts w:ascii="Arial" w:hAnsi="Arial"/>
          <w:b w:val="0"/>
          <w:bCs w:val="0"/>
        </w:rPr>
        <w:commentReference w:id="15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p w14:paraId="442E52E5" w14:textId="6D12C2AE" w:rsidR="00F42BC1" w:rsidRDefault="00E0779F" w:rsidP="0094261F">
            <w:pPr>
              <w:rPr>
                <w:lang w:val="en-GB"/>
              </w:rPr>
            </w:pPr>
            <w:r>
              <w:rPr>
                <w:lang w:val="en-GB"/>
              </w:rPr>
              <w:t>False</w:t>
            </w: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commentRangeStart w:id="154"/>
      <w:r>
        <w:rPr>
          <w:lang w:val="en-GB"/>
        </w:rPr>
        <w:t>ms_run[1-n]-hash_method</w:t>
      </w:r>
      <w:commentRangeEnd w:id="154"/>
      <w:r w:rsidR="002B0B33">
        <w:rPr>
          <w:rStyle w:val="CommentReference"/>
          <w:rFonts w:ascii="Arial" w:hAnsi="Arial"/>
          <w:b w:val="0"/>
          <w:bCs w:val="0"/>
        </w:rPr>
        <w:commentReference w:id="15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p w14:paraId="169C0320" w14:textId="44F24841" w:rsidR="00F42BC1" w:rsidRDefault="00E0779F" w:rsidP="0094261F">
            <w:pPr>
              <w:rPr>
                <w:lang w:val="en-GB"/>
              </w:rPr>
            </w:pPr>
            <w:r>
              <w:rPr>
                <w:lang w:val="en-GB"/>
              </w:rPr>
              <w:t>False</w:t>
            </w: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646DC66C" w14:textId="77777777" w:rsidR="00122A65" w:rsidRDefault="00122A65" w:rsidP="00122A65">
      <w:pPr>
        <w:pStyle w:val="Heading3"/>
        <w:rPr>
          <w:lang w:val="en-GB"/>
        </w:rPr>
      </w:pPr>
      <w:bookmarkStart w:id="155" w:name="_Ref312246776"/>
      <w:r>
        <w:rPr>
          <w:lang w:val="en-GB"/>
        </w:rPr>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22A65" w14:paraId="13BB1783" w14:textId="77777777" w:rsidTr="00A54116">
        <w:tc>
          <w:tcPr>
            <w:tcW w:w="1617" w:type="dxa"/>
            <w:vAlign w:val="center"/>
          </w:tcPr>
          <w:p w14:paraId="6262156B" w14:textId="77777777" w:rsidR="00122A65" w:rsidRPr="00EC2317" w:rsidRDefault="00122A65" w:rsidP="00A54116">
            <w:pPr>
              <w:rPr>
                <w:b/>
                <w:lang w:val="en-GB"/>
              </w:rPr>
            </w:pPr>
            <w:r w:rsidRPr="00EC2317">
              <w:rPr>
                <w:b/>
                <w:lang w:val="en-GB"/>
              </w:rPr>
              <w:t>Description:</w:t>
            </w:r>
          </w:p>
        </w:tc>
        <w:tc>
          <w:tcPr>
            <w:tcW w:w="8571" w:type="dxa"/>
          </w:tcPr>
          <w:p w14:paraId="67DC9132" w14:textId="35CB0C46" w:rsidR="00122A65" w:rsidRPr="00EC2317" w:rsidRDefault="00122A65" w:rsidP="00A54116">
            <w:pPr>
              <w:rPr>
                <w:lang w:val="en-GB"/>
              </w:rPr>
            </w:pPr>
            <w:r>
              <w:rPr>
                <w:lang w:val="en-GB"/>
              </w:rPr>
              <w:t>A name for each</w:t>
            </w:r>
            <w:r w:rsidR="00BA5DB5">
              <w:rPr>
                <w:lang w:val="en-GB"/>
              </w:rPr>
              <w:t xml:space="preserve"> biological</w:t>
            </w:r>
            <w:r>
              <w:rPr>
                <w:lang w:val="en-GB"/>
              </w:rPr>
              <w:t xml:space="preserve"> sample, to serve as a list of the samples to be referenced elsewhere in the file.</w:t>
            </w:r>
            <w:r w:rsidR="00BA5DB5">
              <w:rPr>
                <w:lang w:val="en-GB"/>
              </w:rPr>
              <w:t xml:space="preserve"> Samples are not mandatory in mzTab files, since the biological origin of analysed samples may often not be known to quantification software. </w:t>
            </w:r>
          </w:p>
        </w:tc>
      </w:tr>
      <w:tr w:rsidR="00122A65" w14:paraId="2F317EB4" w14:textId="77777777" w:rsidTr="00A54116">
        <w:tc>
          <w:tcPr>
            <w:tcW w:w="1617" w:type="dxa"/>
            <w:vAlign w:val="center"/>
          </w:tcPr>
          <w:p w14:paraId="0B81C918" w14:textId="77777777" w:rsidR="00122A65" w:rsidRPr="00EC2317" w:rsidRDefault="00122A65" w:rsidP="00A54116">
            <w:pPr>
              <w:rPr>
                <w:b/>
                <w:lang w:val="en-GB"/>
              </w:rPr>
            </w:pPr>
            <w:r w:rsidRPr="00EC2317">
              <w:rPr>
                <w:b/>
                <w:lang w:val="en-GB"/>
              </w:rPr>
              <w:t>Type:</w:t>
            </w:r>
          </w:p>
        </w:tc>
        <w:tc>
          <w:tcPr>
            <w:tcW w:w="8571" w:type="dxa"/>
          </w:tcPr>
          <w:p w14:paraId="0D0C62A8" w14:textId="77777777" w:rsidR="00122A65" w:rsidRPr="00EC2317" w:rsidRDefault="00122A65" w:rsidP="00A54116">
            <w:pPr>
              <w:rPr>
                <w:lang w:val="en-GB"/>
              </w:rPr>
            </w:pPr>
            <w:r>
              <w:rPr>
                <w:lang w:val="en-GB"/>
              </w:rPr>
              <w:t>String</w:t>
            </w:r>
          </w:p>
        </w:tc>
      </w:tr>
      <w:tr w:rsidR="00122A65" w14:paraId="4050846E" w14:textId="77777777" w:rsidTr="00A54116">
        <w:tc>
          <w:tcPr>
            <w:tcW w:w="1617" w:type="dxa"/>
            <w:vAlign w:val="center"/>
          </w:tcPr>
          <w:p w14:paraId="18D697A9" w14:textId="77777777" w:rsidR="00122A65" w:rsidRPr="00EC2317" w:rsidRDefault="00122A65" w:rsidP="00A54116">
            <w:pPr>
              <w:rPr>
                <w:b/>
                <w:lang w:val="en-GB"/>
              </w:rPr>
            </w:pPr>
            <w:r>
              <w:rPr>
                <w:b/>
                <w:lang w:val="en-GB"/>
              </w:rPr>
              <w:t>Mandatory</w:t>
            </w:r>
          </w:p>
        </w:tc>
        <w:tc>
          <w:tcPr>
            <w:tcW w:w="8571" w:type="dxa"/>
          </w:tcPr>
          <w:p w14:paraId="206AE7EF" w14:textId="4A5FFE5C" w:rsidR="00122A65" w:rsidRDefault="00BA5DB5" w:rsidP="00A54116">
            <w:pPr>
              <w:rPr>
                <w:lang w:val="en-GB"/>
              </w:rPr>
            </w:pPr>
            <w:r>
              <w:rPr>
                <w:lang w:val="en-GB"/>
              </w:rPr>
              <w:t>False</w:t>
            </w:r>
          </w:p>
        </w:tc>
      </w:tr>
      <w:tr w:rsidR="00122A65" w14:paraId="693AE95B" w14:textId="77777777" w:rsidTr="00A54116">
        <w:tc>
          <w:tcPr>
            <w:tcW w:w="1617" w:type="dxa"/>
            <w:vAlign w:val="center"/>
          </w:tcPr>
          <w:p w14:paraId="6BF54A2C" w14:textId="77777777" w:rsidR="00122A65" w:rsidRPr="00EC2317" w:rsidRDefault="00122A65" w:rsidP="00A54116">
            <w:pPr>
              <w:rPr>
                <w:b/>
                <w:lang w:val="en-GB"/>
              </w:rPr>
            </w:pPr>
            <w:r w:rsidRPr="00EC2317">
              <w:rPr>
                <w:b/>
                <w:lang w:val="en-GB"/>
              </w:rPr>
              <w:t>Example:</w:t>
            </w:r>
          </w:p>
        </w:tc>
        <w:tc>
          <w:tcPr>
            <w:tcW w:w="8571" w:type="dxa"/>
          </w:tcPr>
          <w:p w14:paraId="3C2B6E80" w14:textId="77777777" w:rsidR="00122A65" w:rsidRPr="00E92C27" w:rsidRDefault="00122A65" w:rsidP="00A54116">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A682EC7" w14:textId="77777777" w:rsidR="007A1183" w:rsidRDefault="00877457" w:rsidP="007A1183">
      <w:pPr>
        <w:pStyle w:val="Heading3"/>
        <w:rPr>
          <w:lang w:val="en-GB"/>
        </w:rPr>
      </w:pPr>
      <w:r>
        <w:rPr>
          <w:lang w:val="en-GB"/>
        </w:rPr>
        <w:t>sample</w:t>
      </w:r>
      <w:r w:rsidR="00B53656">
        <w:rPr>
          <w:lang w:val="en-GB"/>
        </w:rPr>
        <w:t>[1-n]-</w:t>
      </w:r>
      <w:r w:rsidR="007A1183" w:rsidRPr="00184979">
        <w:rPr>
          <w:lang w:val="en-GB"/>
        </w:rPr>
        <w:t>species</w:t>
      </w:r>
      <w:bookmarkEnd w:id="155"/>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p w14:paraId="69BD1E61" w14:textId="1BD4FDBC" w:rsidR="00547860" w:rsidRDefault="00BA5DB5" w:rsidP="00046F5A">
            <w:pPr>
              <w:rPr>
                <w:lang w:val="en-GB"/>
              </w:rPr>
            </w:pPr>
            <w:r>
              <w:rPr>
                <w:lang w:val="en-GB"/>
              </w:rPr>
              <w:t>False</w:t>
            </w: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lastRenderedPageBreak/>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p w14:paraId="78D8BC0A" w14:textId="1AB90103" w:rsidR="00547860" w:rsidRDefault="00967AD6" w:rsidP="00046F5A">
            <w:pPr>
              <w:rPr>
                <w:lang w:val="en-GB"/>
              </w:rPr>
            </w:pPr>
            <w:r>
              <w:rPr>
                <w:lang w:val="en-GB"/>
              </w:rPr>
              <w:t>False</w:t>
            </w: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t>Mandatory</w:t>
            </w:r>
          </w:p>
        </w:tc>
        <w:tc>
          <w:tcPr>
            <w:tcW w:w="8571" w:type="dxa"/>
          </w:tcPr>
          <w:p w14:paraId="486F512A" w14:textId="14354B6D" w:rsidR="00547860" w:rsidRDefault="00967AD6" w:rsidP="00046F5A">
            <w:pPr>
              <w:rPr>
                <w:lang w:val="en-GB"/>
              </w:rPr>
            </w:pPr>
            <w:r>
              <w:rPr>
                <w:lang w:val="en-GB"/>
              </w:rPr>
              <w:t>False</w:t>
            </w: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p w14:paraId="776CDB69" w14:textId="031F1032" w:rsidR="00547860" w:rsidRDefault="00967AD6" w:rsidP="00046F5A">
            <w:pPr>
              <w:rPr>
                <w:lang w:val="en-GB"/>
              </w:rPr>
            </w:pPr>
            <w:r>
              <w:rPr>
                <w:lang w:val="en-GB"/>
              </w:rPr>
              <w:t>False</w:t>
            </w: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p w14:paraId="3FA5278D" w14:textId="7846CA54" w:rsidR="00547860" w:rsidRDefault="00B10D0F" w:rsidP="00046F5A">
            <w:pPr>
              <w:rPr>
                <w:lang w:val="en-GB"/>
              </w:rPr>
            </w:pPr>
            <w:r>
              <w:rPr>
                <w:lang w:val="en-GB"/>
              </w:rPr>
              <w:t>False</w:t>
            </w: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p w14:paraId="5CD27AE2" w14:textId="0767B13B" w:rsidR="00547860" w:rsidRDefault="008939AB" w:rsidP="00046F5A">
            <w:pPr>
              <w:rPr>
                <w:lang w:val="en-GB"/>
              </w:rPr>
            </w:pPr>
            <w:r>
              <w:rPr>
                <w:lang w:val="en-GB"/>
              </w:rPr>
              <w:t>False</w:t>
            </w: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p w14:paraId="50946190" w14:textId="61115400" w:rsidR="003C3128" w:rsidRDefault="001E35DB" w:rsidP="008A06AA">
            <w:pPr>
              <w:rPr>
                <w:lang w:val="en-GB"/>
              </w:rPr>
            </w:pPr>
            <w:r>
              <w:rPr>
                <w:lang w:val="en-GB"/>
              </w:rPr>
              <w:t>True</w:t>
            </w: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p w14:paraId="7F6E5F4A" w14:textId="6E845E79" w:rsidR="003C3128" w:rsidRDefault="00852F84" w:rsidP="008A06AA">
            <w:pPr>
              <w:rPr>
                <w:lang w:val="en-GB"/>
              </w:rPr>
            </w:pPr>
            <w:r>
              <w:rPr>
                <w:lang w:val="en-GB"/>
              </w:rPr>
              <w:t>True</w:t>
            </w: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2AB07E79" w:rsidR="003C3128" w:rsidRDefault="003C3128" w:rsidP="008A06AA">
            <w:pPr>
              <w:pStyle w:val="Code"/>
              <w:rPr>
                <w:rFonts w:cs="Courier New"/>
              </w:rPr>
            </w:pPr>
            <w:r>
              <w:rPr>
                <w:rFonts w:cs="Courier New"/>
              </w:rPr>
              <w:t xml:space="preserve">MTD </w:t>
            </w:r>
            <w:r w:rsidR="00A44ECE">
              <w:rPr>
                <w:rFonts w:cs="Courier New"/>
              </w:rPr>
              <w:t xml:space="preserve"> cv[1]-full_name  PSI-MS controlled vocabulary</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p w14:paraId="69D3C477" w14:textId="2472F9D5" w:rsidR="003C3128" w:rsidRDefault="00852F84" w:rsidP="008A06AA">
            <w:pPr>
              <w:rPr>
                <w:lang w:val="en-GB"/>
              </w:rPr>
            </w:pPr>
            <w:r>
              <w:rPr>
                <w:lang w:val="en-GB"/>
              </w:rPr>
              <w:t>True</w:t>
            </w: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lastRenderedPageBreak/>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p w14:paraId="0CAC5582" w14:textId="7CC6C601" w:rsidR="003C3128" w:rsidRDefault="00852F84" w:rsidP="008A06AA">
            <w:pPr>
              <w:rPr>
                <w:lang w:val="en-GB"/>
              </w:rPr>
            </w:pPr>
            <w:r>
              <w:rPr>
                <w:lang w:val="en-GB"/>
              </w:rPr>
              <w:t>True</w:t>
            </w: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4" w:history="1">
              <w:r w:rsidRPr="003C3128">
                <w:rPr>
                  <w:rFonts w:cs="Courier New"/>
                  <w:color w:val="1B419A"/>
                  <w:u w:val="single" w:color="1B419A"/>
                  <w:lang w:eastAsia="en-GB"/>
                </w:rPr>
                <w:t>http://psidev.cvs.sourceforge.net/viewvc/psidev/psi/psi-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BA350B1" w14:textId="21B03C1A" w:rsidR="00004135" w:rsidRDefault="00004135" w:rsidP="00004135">
      <w:pPr>
        <w:pStyle w:val="Heading3"/>
        <w:rPr>
          <w:lang w:val="en-GB"/>
        </w:rPr>
      </w:pPr>
      <w:r>
        <w:rPr>
          <w:lang w:val="en-GB"/>
        </w:rPr>
        <w:t>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247406B9" w14:textId="77777777" w:rsidTr="00E0779F">
        <w:trPr>
          <w:trHeight w:val="656"/>
        </w:trPr>
        <w:tc>
          <w:tcPr>
            <w:tcW w:w="1617" w:type="dxa"/>
            <w:vAlign w:val="center"/>
          </w:tcPr>
          <w:p w14:paraId="235B75E9" w14:textId="77777777" w:rsidR="00004135" w:rsidRPr="00EC2317" w:rsidRDefault="00004135" w:rsidP="00E0779F">
            <w:pPr>
              <w:rPr>
                <w:b/>
                <w:lang w:val="en-GB"/>
              </w:rPr>
            </w:pPr>
            <w:r w:rsidRPr="00EC2317">
              <w:rPr>
                <w:b/>
                <w:lang w:val="en-GB"/>
              </w:rPr>
              <w:t>Description:</w:t>
            </w:r>
          </w:p>
        </w:tc>
        <w:tc>
          <w:tcPr>
            <w:tcW w:w="8571" w:type="dxa"/>
          </w:tcPr>
          <w:p w14:paraId="06C73CCC" w14:textId="1ADF6002" w:rsidR="00004135" w:rsidRPr="00EC2317" w:rsidRDefault="00004135" w:rsidP="00E0779F">
            <w:pPr>
              <w:rPr>
                <w:lang w:val="en-GB"/>
              </w:rPr>
            </w:pPr>
            <w:r>
              <w:rPr>
                <w:lang w:val="en-GB"/>
              </w:rPr>
              <w:t>The description of databases used. For cases, where a known database has not been used for identification, a userParam SHOULD be inserted to describe any identification performed or simply “no database”.</w:t>
            </w:r>
          </w:p>
        </w:tc>
      </w:tr>
      <w:tr w:rsidR="00004135" w14:paraId="62975620" w14:textId="77777777" w:rsidTr="00E0779F">
        <w:tc>
          <w:tcPr>
            <w:tcW w:w="1617" w:type="dxa"/>
            <w:vAlign w:val="center"/>
          </w:tcPr>
          <w:p w14:paraId="1232ABEB" w14:textId="77777777" w:rsidR="00004135" w:rsidRPr="00EC2317" w:rsidRDefault="00004135" w:rsidP="00E0779F">
            <w:pPr>
              <w:rPr>
                <w:b/>
                <w:lang w:val="en-GB"/>
              </w:rPr>
            </w:pPr>
            <w:r w:rsidRPr="00EC2317">
              <w:rPr>
                <w:b/>
                <w:lang w:val="en-GB"/>
              </w:rPr>
              <w:t>Type:</w:t>
            </w:r>
          </w:p>
        </w:tc>
        <w:tc>
          <w:tcPr>
            <w:tcW w:w="8571" w:type="dxa"/>
          </w:tcPr>
          <w:p w14:paraId="3CFA1F80" w14:textId="77777777" w:rsidR="00004135" w:rsidRPr="00EC2317" w:rsidRDefault="00004135" w:rsidP="00E0779F">
            <w:pPr>
              <w:rPr>
                <w:lang w:val="en-GB"/>
              </w:rPr>
            </w:pPr>
            <w:r>
              <w:rPr>
                <w:lang w:val="en-GB"/>
              </w:rPr>
              <w:t>Param</w:t>
            </w:r>
          </w:p>
        </w:tc>
      </w:tr>
      <w:tr w:rsidR="00004135" w14:paraId="1873DCE6" w14:textId="77777777" w:rsidTr="00E0779F">
        <w:tc>
          <w:tcPr>
            <w:tcW w:w="1617" w:type="dxa"/>
            <w:vAlign w:val="center"/>
          </w:tcPr>
          <w:p w14:paraId="62D007A7" w14:textId="77777777" w:rsidR="00004135" w:rsidRPr="00EC2317" w:rsidRDefault="00004135" w:rsidP="00E0779F">
            <w:pPr>
              <w:rPr>
                <w:b/>
                <w:lang w:val="en-GB"/>
              </w:rPr>
            </w:pPr>
            <w:r>
              <w:rPr>
                <w:b/>
                <w:lang w:val="en-GB"/>
              </w:rPr>
              <w:t>Mandatory</w:t>
            </w:r>
          </w:p>
        </w:tc>
        <w:tc>
          <w:tcPr>
            <w:tcW w:w="8571" w:type="dxa"/>
          </w:tcPr>
          <w:p w14:paraId="0E52C59D" w14:textId="7F856A0A" w:rsidR="00004135" w:rsidRPr="00802D9A" w:rsidRDefault="00802D9A" w:rsidP="00E0779F">
            <w:pPr>
              <w:rPr>
                <w:szCs w:val="22"/>
                <w:lang w:val="en-GB"/>
              </w:rPr>
            </w:pPr>
            <w:r w:rsidRPr="00802D9A">
              <w:rPr>
                <w:szCs w:val="22"/>
                <w:lang w:val="en-GB"/>
              </w:rPr>
              <w:t>True</w:t>
            </w:r>
          </w:p>
        </w:tc>
      </w:tr>
      <w:tr w:rsidR="00004135" w14:paraId="3CBA3394" w14:textId="77777777" w:rsidTr="00E0779F">
        <w:tc>
          <w:tcPr>
            <w:tcW w:w="1617" w:type="dxa"/>
            <w:vAlign w:val="center"/>
          </w:tcPr>
          <w:p w14:paraId="2FEE1442" w14:textId="77777777" w:rsidR="00004135" w:rsidRPr="00EC2317" w:rsidRDefault="00004135" w:rsidP="00E0779F">
            <w:pPr>
              <w:rPr>
                <w:b/>
                <w:lang w:val="en-GB"/>
              </w:rPr>
            </w:pPr>
            <w:r w:rsidRPr="00EC2317">
              <w:rPr>
                <w:b/>
                <w:lang w:val="en-GB"/>
              </w:rPr>
              <w:t>Example:</w:t>
            </w:r>
          </w:p>
        </w:tc>
        <w:tc>
          <w:tcPr>
            <w:tcW w:w="8571" w:type="dxa"/>
          </w:tcPr>
          <w:p w14:paraId="5B8C045D" w14:textId="617ECE71" w:rsidR="00004135" w:rsidRDefault="00004135" w:rsidP="00E0779F">
            <w:pPr>
              <w:pStyle w:val="Code"/>
              <w:rPr>
                <w:rFonts w:cs="Courier New"/>
              </w:rPr>
            </w:pPr>
            <w:r w:rsidRPr="00451939">
              <w:rPr>
                <w:rFonts w:cs="Courier New"/>
              </w:rPr>
              <w:t>MTD  database[1]  [</w:t>
            </w:r>
            <w:r>
              <w:rPr>
                <w:rFonts w:cs="Courier New"/>
              </w:rPr>
              <w:t>MIRIAM</w:t>
            </w:r>
            <w:r w:rsidRPr="00451939">
              <w:rPr>
                <w:rFonts w:cs="Courier New"/>
              </w:rPr>
              <w:t>,</w:t>
            </w:r>
            <w:r>
              <w:rPr>
                <w:rFonts w:cs="Courier New"/>
              </w:rPr>
              <w:t>MIR:00100079</w:t>
            </w:r>
            <w:r w:rsidRPr="00451939">
              <w:rPr>
                <w:rFonts w:cs="Courier New"/>
              </w:rPr>
              <w:t xml:space="preserve"> , </w:t>
            </w:r>
            <w:r>
              <w:rPr>
                <w:rFonts w:cs="Courier New"/>
              </w:rPr>
              <w:t>“</w:t>
            </w:r>
            <w:r w:rsidRPr="00451939">
              <w:rPr>
                <w:rFonts w:cs="Courier New"/>
              </w:rPr>
              <w:t>HMDB</w:t>
            </w:r>
            <w:r>
              <w:rPr>
                <w:rFonts w:cs="Courier New"/>
              </w:rPr>
              <w:t>”</w:t>
            </w:r>
            <w:r w:rsidRPr="00451939">
              <w:rPr>
                <w:rFonts w:cs="Courier New"/>
              </w:rPr>
              <w:t>, ]</w:t>
            </w:r>
          </w:p>
          <w:p w14:paraId="25903C34" w14:textId="678FFB63" w:rsidR="00004135" w:rsidRDefault="00004135" w:rsidP="00E0779F">
            <w:pPr>
              <w:pStyle w:val="Code"/>
              <w:rPr>
                <w:rFonts w:cs="Courier New"/>
              </w:rPr>
            </w:pPr>
            <w:r w:rsidRPr="00451939">
              <w:rPr>
                <w:rFonts w:cs="Courier New"/>
              </w:rPr>
              <w:t>MTD  database[</w:t>
            </w:r>
            <w:r>
              <w:rPr>
                <w:rFonts w:cs="Courier New"/>
              </w:rPr>
              <w:t>2]</w:t>
            </w:r>
            <w:r w:rsidRPr="00451939">
              <w:rPr>
                <w:rFonts w:cs="Courier New"/>
              </w:rPr>
              <w:t xml:space="preserve">  [, , </w:t>
            </w:r>
            <w:r>
              <w:rPr>
                <w:rFonts w:cs="Courier New"/>
              </w:rPr>
              <w:t>“No database”</w:t>
            </w:r>
            <w:r w:rsidRPr="00451939">
              <w:rPr>
                <w:rFonts w:cs="Courier New"/>
              </w:rPr>
              <w:t>, ]</w:t>
            </w:r>
          </w:p>
          <w:p w14:paraId="29625741" w14:textId="04667479" w:rsidR="00004135" w:rsidRPr="00E92C27" w:rsidRDefault="00004135" w:rsidP="00E0779F">
            <w:pPr>
              <w:pStyle w:val="Code"/>
              <w:rPr>
                <w:rFonts w:cs="Courier New"/>
              </w:rPr>
            </w:pPr>
            <w:r w:rsidRPr="00451939">
              <w:rPr>
                <w:rFonts w:cs="Courier New"/>
              </w:rPr>
              <w:t>MTD  database[</w:t>
            </w:r>
            <w:r>
              <w:rPr>
                <w:rFonts w:cs="Courier New"/>
              </w:rPr>
              <w:t>2]</w:t>
            </w:r>
            <w:r w:rsidRPr="00451939">
              <w:rPr>
                <w:rFonts w:cs="Courier New"/>
              </w:rPr>
              <w:t xml:space="preserve">  [</w:t>
            </w:r>
            <w:r>
              <w:rPr>
                <w:rFonts w:cs="Courier New"/>
              </w:rPr>
              <w:t>MIRIAM</w:t>
            </w:r>
            <w:r w:rsidRPr="00451939">
              <w:rPr>
                <w:rFonts w:cs="Courier New"/>
              </w:rPr>
              <w:t>,</w:t>
            </w:r>
            <w:r>
              <w:rPr>
                <w:rFonts w:cs="Courier New"/>
              </w:rPr>
              <w:t>MIR:00000002</w:t>
            </w:r>
            <w:r w:rsidRPr="00451939">
              <w:rPr>
                <w:rFonts w:cs="Courier New"/>
              </w:rPr>
              <w:t xml:space="preserve"> , </w:t>
            </w:r>
            <w:r>
              <w:rPr>
                <w:rFonts w:cs="Courier New"/>
              </w:rPr>
              <w:t>“CHEBI”</w:t>
            </w:r>
            <w:r w:rsidRPr="00451939">
              <w:rPr>
                <w:rFonts w:cs="Courier New"/>
              </w:rPr>
              <w:t>, ]</w:t>
            </w:r>
          </w:p>
        </w:tc>
      </w:tr>
    </w:tbl>
    <w:p w14:paraId="4E597BDF" w14:textId="07F83CC3" w:rsidR="00004135" w:rsidRDefault="00004135" w:rsidP="00004135">
      <w:pPr>
        <w:pStyle w:val="Heading3"/>
        <w:rPr>
          <w:lang w:val="en-GB"/>
        </w:rPr>
      </w:pPr>
      <w:commentRangeStart w:id="156"/>
      <w:r>
        <w:rPr>
          <w:lang w:val="en-GB"/>
        </w:rPr>
        <w:t>database[1-n]-prefix</w:t>
      </w:r>
      <w:commentRangeEnd w:id="156"/>
      <w:r>
        <w:rPr>
          <w:rStyle w:val="CommentReference"/>
          <w:rFonts w:ascii="Arial" w:hAnsi="Arial"/>
          <w:b w:val="0"/>
          <w:bCs w:val="0"/>
        </w:rPr>
        <w:commentReference w:id="15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6A90C9EF" w14:textId="77777777" w:rsidTr="00E0779F">
        <w:tc>
          <w:tcPr>
            <w:tcW w:w="1617" w:type="dxa"/>
            <w:vAlign w:val="center"/>
          </w:tcPr>
          <w:p w14:paraId="59F20250" w14:textId="77777777" w:rsidR="00004135" w:rsidRPr="00EC2317" w:rsidRDefault="00004135" w:rsidP="00E0779F">
            <w:pPr>
              <w:rPr>
                <w:b/>
                <w:lang w:val="en-GB"/>
              </w:rPr>
            </w:pPr>
            <w:r w:rsidRPr="00EC2317">
              <w:rPr>
                <w:b/>
                <w:lang w:val="en-GB"/>
              </w:rPr>
              <w:t>Description:</w:t>
            </w:r>
          </w:p>
        </w:tc>
        <w:tc>
          <w:tcPr>
            <w:tcW w:w="8571" w:type="dxa"/>
          </w:tcPr>
          <w:p w14:paraId="344F8AE9" w14:textId="7EB045F0" w:rsidR="00004135" w:rsidRPr="00EC2317" w:rsidRDefault="00004135" w:rsidP="00E0779F">
            <w:pPr>
              <w:rPr>
                <w:lang w:val="en-GB"/>
              </w:rPr>
            </w:pPr>
            <w:r>
              <w:rPr>
                <w:lang w:val="en-GB"/>
              </w:rPr>
              <w:t>The prefix used in the “identifier” column of data tables. This MUST be used even for the “no database” case e.g. using prefix “nd”.</w:t>
            </w:r>
          </w:p>
        </w:tc>
      </w:tr>
      <w:tr w:rsidR="00004135" w14:paraId="7EB33EC4" w14:textId="77777777" w:rsidTr="00E0779F">
        <w:tc>
          <w:tcPr>
            <w:tcW w:w="1617" w:type="dxa"/>
            <w:vAlign w:val="center"/>
          </w:tcPr>
          <w:p w14:paraId="4F9FC5FE" w14:textId="77777777" w:rsidR="00004135" w:rsidRPr="00EC2317" w:rsidRDefault="00004135" w:rsidP="00E0779F">
            <w:pPr>
              <w:rPr>
                <w:b/>
                <w:lang w:val="en-GB"/>
              </w:rPr>
            </w:pPr>
            <w:r w:rsidRPr="00EC2317">
              <w:rPr>
                <w:b/>
                <w:lang w:val="en-GB"/>
              </w:rPr>
              <w:t>Type:</w:t>
            </w:r>
          </w:p>
        </w:tc>
        <w:tc>
          <w:tcPr>
            <w:tcW w:w="8571" w:type="dxa"/>
          </w:tcPr>
          <w:p w14:paraId="3F7B77E4" w14:textId="77777777" w:rsidR="00004135" w:rsidRPr="00EC2317" w:rsidRDefault="00004135" w:rsidP="00E0779F">
            <w:pPr>
              <w:rPr>
                <w:lang w:val="en-GB"/>
              </w:rPr>
            </w:pPr>
            <w:r>
              <w:rPr>
                <w:lang w:val="en-GB"/>
              </w:rPr>
              <w:t>String</w:t>
            </w:r>
          </w:p>
        </w:tc>
      </w:tr>
      <w:tr w:rsidR="00004135" w14:paraId="3D5CD149" w14:textId="77777777" w:rsidTr="00E0779F">
        <w:tc>
          <w:tcPr>
            <w:tcW w:w="1617" w:type="dxa"/>
            <w:vAlign w:val="center"/>
          </w:tcPr>
          <w:p w14:paraId="3D7BD658" w14:textId="77777777" w:rsidR="00004135" w:rsidRPr="00EC2317" w:rsidRDefault="00004135" w:rsidP="00E0779F">
            <w:pPr>
              <w:rPr>
                <w:b/>
                <w:lang w:val="en-GB"/>
              </w:rPr>
            </w:pPr>
            <w:r>
              <w:rPr>
                <w:b/>
                <w:lang w:val="en-GB"/>
              </w:rPr>
              <w:t>Mandatory</w:t>
            </w:r>
          </w:p>
        </w:tc>
        <w:tc>
          <w:tcPr>
            <w:tcW w:w="8571" w:type="dxa"/>
          </w:tcPr>
          <w:p w14:paraId="5E71587E" w14:textId="68F69E3F" w:rsidR="00004135" w:rsidRPr="00802D9A" w:rsidRDefault="00802D9A" w:rsidP="00E0779F">
            <w:pPr>
              <w:rPr>
                <w:szCs w:val="22"/>
                <w:highlight w:val="yellow"/>
                <w:lang w:val="en-GB"/>
              </w:rPr>
            </w:pPr>
            <w:r w:rsidRPr="00802D9A">
              <w:rPr>
                <w:szCs w:val="22"/>
                <w:lang w:val="en-GB"/>
              </w:rPr>
              <w:t>True</w:t>
            </w:r>
          </w:p>
        </w:tc>
      </w:tr>
      <w:tr w:rsidR="00004135" w14:paraId="2FFB0861" w14:textId="77777777" w:rsidTr="00E0779F">
        <w:tc>
          <w:tcPr>
            <w:tcW w:w="1617" w:type="dxa"/>
            <w:vAlign w:val="center"/>
          </w:tcPr>
          <w:p w14:paraId="2CD5AC7F" w14:textId="77777777" w:rsidR="00004135" w:rsidRPr="00EC2317" w:rsidRDefault="00004135" w:rsidP="00E0779F">
            <w:pPr>
              <w:rPr>
                <w:b/>
                <w:lang w:val="en-GB"/>
              </w:rPr>
            </w:pPr>
            <w:r w:rsidRPr="00EC2317">
              <w:rPr>
                <w:b/>
                <w:lang w:val="en-GB"/>
              </w:rPr>
              <w:t>Example:</w:t>
            </w:r>
          </w:p>
        </w:tc>
        <w:tc>
          <w:tcPr>
            <w:tcW w:w="8571" w:type="dxa"/>
          </w:tcPr>
          <w:p w14:paraId="1C4748D9" w14:textId="4F693129" w:rsidR="00004135" w:rsidRDefault="00004135" w:rsidP="00E0779F">
            <w:pPr>
              <w:pStyle w:val="Code"/>
              <w:rPr>
                <w:rFonts w:cs="Courier New"/>
              </w:rPr>
            </w:pPr>
            <w:r w:rsidRPr="00451939">
              <w:rPr>
                <w:rFonts w:cs="Courier New"/>
              </w:rPr>
              <w:t>MTD  database[1]</w:t>
            </w:r>
            <w:r>
              <w:t>-prefix</w:t>
            </w:r>
            <w:r>
              <w:rPr>
                <w:rFonts w:cs="Courier New"/>
              </w:rPr>
              <w:t xml:space="preserve">  hmdb</w:t>
            </w:r>
          </w:p>
          <w:p w14:paraId="75C275F6" w14:textId="55E9FF6B" w:rsidR="00004135" w:rsidRDefault="00004135" w:rsidP="00E0779F">
            <w:pPr>
              <w:pStyle w:val="Code"/>
              <w:rPr>
                <w:rFonts w:cs="Courier New"/>
              </w:rPr>
            </w:pPr>
            <w:r w:rsidRPr="00451939">
              <w:rPr>
                <w:rFonts w:cs="Courier New"/>
              </w:rPr>
              <w:t>MTD  database[</w:t>
            </w:r>
            <w:r>
              <w:rPr>
                <w:rFonts w:cs="Courier New"/>
              </w:rPr>
              <w:t>2</w:t>
            </w:r>
            <w:r w:rsidRPr="00451939">
              <w:rPr>
                <w:rFonts w:cs="Courier New"/>
              </w:rPr>
              <w:t>]</w:t>
            </w:r>
            <w:r>
              <w:t>-prefix</w:t>
            </w:r>
            <w:r>
              <w:rPr>
                <w:rFonts w:cs="Courier New"/>
              </w:rPr>
              <w:t xml:space="preserve">  nd</w:t>
            </w:r>
          </w:p>
          <w:p w14:paraId="403442FF" w14:textId="77777777" w:rsidR="00004135" w:rsidRPr="00610B10" w:rsidRDefault="00004135" w:rsidP="00E0779F">
            <w:pPr>
              <w:pStyle w:val="Code"/>
              <w:rPr>
                <w:rFonts w:cs="Courier New"/>
                <w:highlight w:val="yellow"/>
              </w:rPr>
            </w:pPr>
          </w:p>
        </w:tc>
      </w:tr>
    </w:tbl>
    <w:p w14:paraId="4C7D3F9D" w14:textId="3A049879" w:rsidR="00004135" w:rsidRDefault="00004135" w:rsidP="00004135">
      <w:pPr>
        <w:pStyle w:val="Heading3"/>
        <w:rPr>
          <w:lang w:val="en-GB"/>
        </w:rPr>
      </w:pPr>
      <w:r>
        <w:rPr>
          <w:lang w:val="en-GB"/>
        </w:rPr>
        <w:t>database[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102763F9" w14:textId="77777777" w:rsidTr="00E0779F">
        <w:tc>
          <w:tcPr>
            <w:tcW w:w="1617" w:type="dxa"/>
            <w:vAlign w:val="center"/>
          </w:tcPr>
          <w:p w14:paraId="7BFE43B9" w14:textId="77777777" w:rsidR="00004135" w:rsidRPr="00EC2317" w:rsidRDefault="00004135" w:rsidP="00E0779F">
            <w:pPr>
              <w:rPr>
                <w:b/>
                <w:lang w:val="en-GB"/>
              </w:rPr>
            </w:pPr>
            <w:r w:rsidRPr="00EC2317">
              <w:rPr>
                <w:b/>
                <w:lang w:val="en-GB"/>
              </w:rPr>
              <w:t>Description:</w:t>
            </w:r>
          </w:p>
        </w:tc>
        <w:tc>
          <w:tcPr>
            <w:tcW w:w="8571" w:type="dxa"/>
          </w:tcPr>
          <w:p w14:paraId="6478FA4E" w14:textId="77777777" w:rsidR="00004135" w:rsidRPr="00EC2317" w:rsidRDefault="00004135" w:rsidP="00E0779F">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004135" w14:paraId="530CC591" w14:textId="77777777" w:rsidTr="00E0779F">
        <w:tc>
          <w:tcPr>
            <w:tcW w:w="1617" w:type="dxa"/>
            <w:vAlign w:val="center"/>
          </w:tcPr>
          <w:p w14:paraId="5232EE92" w14:textId="77777777" w:rsidR="00004135" w:rsidRPr="00EC2317" w:rsidRDefault="00004135" w:rsidP="00E0779F">
            <w:pPr>
              <w:rPr>
                <w:b/>
                <w:lang w:val="en-GB"/>
              </w:rPr>
            </w:pPr>
            <w:r w:rsidRPr="00EC2317">
              <w:rPr>
                <w:b/>
                <w:lang w:val="en-GB"/>
              </w:rPr>
              <w:t>Type:</w:t>
            </w:r>
          </w:p>
        </w:tc>
        <w:tc>
          <w:tcPr>
            <w:tcW w:w="8571" w:type="dxa"/>
          </w:tcPr>
          <w:p w14:paraId="06F729D7" w14:textId="77777777" w:rsidR="00004135" w:rsidRPr="00EC2317" w:rsidRDefault="00004135" w:rsidP="00E0779F">
            <w:pPr>
              <w:rPr>
                <w:lang w:val="en-GB"/>
              </w:rPr>
            </w:pPr>
            <w:r>
              <w:rPr>
                <w:lang w:val="en-GB"/>
              </w:rPr>
              <w:t>String</w:t>
            </w:r>
          </w:p>
        </w:tc>
      </w:tr>
      <w:tr w:rsidR="00004135" w14:paraId="39264640" w14:textId="77777777" w:rsidTr="00E0779F">
        <w:tc>
          <w:tcPr>
            <w:tcW w:w="1617" w:type="dxa"/>
            <w:vAlign w:val="center"/>
          </w:tcPr>
          <w:p w14:paraId="2C0428D0" w14:textId="77777777" w:rsidR="00004135" w:rsidRPr="00EC2317" w:rsidRDefault="00004135" w:rsidP="00E0779F">
            <w:pPr>
              <w:rPr>
                <w:b/>
                <w:lang w:val="en-GB"/>
              </w:rPr>
            </w:pPr>
            <w:r>
              <w:rPr>
                <w:b/>
                <w:lang w:val="en-GB"/>
              </w:rPr>
              <w:t>Mandatory</w:t>
            </w:r>
          </w:p>
        </w:tc>
        <w:tc>
          <w:tcPr>
            <w:tcW w:w="8571" w:type="dxa"/>
          </w:tcPr>
          <w:p w14:paraId="6FDE2B0B" w14:textId="795AF304" w:rsidR="00004135" w:rsidRPr="00802D9A" w:rsidRDefault="00802D9A" w:rsidP="00E0779F">
            <w:pPr>
              <w:rPr>
                <w:szCs w:val="22"/>
                <w:highlight w:val="yellow"/>
                <w:lang w:val="en-GB"/>
              </w:rPr>
            </w:pPr>
            <w:r w:rsidRPr="00802D9A">
              <w:rPr>
                <w:szCs w:val="22"/>
                <w:lang w:val="en-GB"/>
              </w:rPr>
              <w:t>True</w:t>
            </w:r>
          </w:p>
        </w:tc>
      </w:tr>
      <w:tr w:rsidR="00004135" w14:paraId="166269B5" w14:textId="77777777" w:rsidTr="00E0779F">
        <w:tc>
          <w:tcPr>
            <w:tcW w:w="1617" w:type="dxa"/>
            <w:vAlign w:val="center"/>
          </w:tcPr>
          <w:p w14:paraId="0C61C578" w14:textId="77777777" w:rsidR="00004135" w:rsidRPr="00EC2317" w:rsidRDefault="00004135" w:rsidP="00E0779F">
            <w:pPr>
              <w:rPr>
                <w:b/>
                <w:lang w:val="en-GB"/>
              </w:rPr>
            </w:pPr>
            <w:r w:rsidRPr="00EC2317">
              <w:rPr>
                <w:b/>
                <w:lang w:val="en-GB"/>
              </w:rPr>
              <w:t>Example:</w:t>
            </w:r>
          </w:p>
        </w:tc>
        <w:tc>
          <w:tcPr>
            <w:tcW w:w="8571" w:type="dxa"/>
          </w:tcPr>
          <w:p w14:paraId="1DE13342" w14:textId="12409010" w:rsidR="00004135" w:rsidRDefault="00004135" w:rsidP="00E0779F">
            <w:pPr>
              <w:pStyle w:val="Code"/>
              <w:rPr>
                <w:rFonts w:cs="Courier New"/>
              </w:rPr>
            </w:pPr>
            <w:r w:rsidRPr="00451939">
              <w:rPr>
                <w:rFonts w:cs="Courier New"/>
              </w:rPr>
              <w:t>MTD  database[1]</w:t>
            </w:r>
            <w:r>
              <w:t>-version</w:t>
            </w:r>
            <w:r>
              <w:rPr>
                <w:rFonts w:cs="Courier New"/>
              </w:rPr>
              <w:t xml:space="preserve">  3.6</w:t>
            </w:r>
          </w:p>
          <w:p w14:paraId="63783A53" w14:textId="77777777" w:rsidR="00004135" w:rsidRPr="00610B10" w:rsidRDefault="00004135" w:rsidP="00E0779F">
            <w:pPr>
              <w:pStyle w:val="Code"/>
              <w:rPr>
                <w:rFonts w:cs="Courier New"/>
                <w:highlight w:val="yellow"/>
              </w:rPr>
            </w:pPr>
          </w:p>
        </w:tc>
      </w:tr>
    </w:tbl>
    <w:p w14:paraId="587DF947" w14:textId="1BEB9629" w:rsidR="00004135" w:rsidRDefault="00004135" w:rsidP="00004135">
      <w:pPr>
        <w:pStyle w:val="Heading3"/>
        <w:rPr>
          <w:lang w:val="en-GB"/>
        </w:rPr>
      </w:pPr>
      <w:r>
        <w:rPr>
          <w:lang w:val="en-GB"/>
        </w:rPr>
        <w:t>database[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055E8FAC" w14:textId="77777777" w:rsidTr="00E0779F">
        <w:tc>
          <w:tcPr>
            <w:tcW w:w="1617" w:type="dxa"/>
            <w:vAlign w:val="center"/>
          </w:tcPr>
          <w:p w14:paraId="73D0FF4B" w14:textId="77777777" w:rsidR="00004135" w:rsidRPr="00EC2317" w:rsidRDefault="00004135" w:rsidP="00E0779F">
            <w:pPr>
              <w:rPr>
                <w:b/>
                <w:lang w:val="en-GB"/>
              </w:rPr>
            </w:pPr>
            <w:r w:rsidRPr="00EC2317">
              <w:rPr>
                <w:b/>
                <w:lang w:val="en-GB"/>
              </w:rPr>
              <w:t>Description:</w:t>
            </w:r>
          </w:p>
        </w:tc>
        <w:tc>
          <w:tcPr>
            <w:tcW w:w="8571" w:type="dxa"/>
          </w:tcPr>
          <w:p w14:paraId="33DECCAB" w14:textId="77777777" w:rsidR="00004135" w:rsidRPr="00EC2317" w:rsidRDefault="00004135" w:rsidP="00E0779F">
            <w:pPr>
              <w:rPr>
                <w:lang w:val="en-GB"/>
              </w:rPr>
            </w:pPr>
            <w:r>
              <w:rPr>
                <w:lang w:val="en-GB"/>
              </w:rPr>
              <w:t>The URL to the database.</w:t>
            </w:r>
          </w:p>
        </w:tc>
      </w:tr>
      <w:tr w:rsidR="00004135" w14:paraId="62E6085F" w14:textId="77777777" w:rsidTr="00E0779F">
        <w:tc>
          <w:tcPr>
            <w:tcW w:w="1617" w:type="dxa"/>
            <w:vAlign w:val="center"/>
          </w:tcPr>
          <w:p w14:paraId="17BA5AE8" w14:textId="77777777" w:rsidR="00004135" w:rsidRPr="00EC2317" w:rsidRDefault="00004135" w:rsidP="00E0779F">
            <w:pPr>
              <w:rPr>
                <w:b/>
                <w:lang w:val="en-GB"/>
              </w:rPr>
            </w:pPr>
            <w:r w:rsidRPr="00EC2317">
              <w:rPr>
                <w:b/>
                <w:lang w:val="en-GB"/>
              </w:rPr>
              <w:t>Type:</w:t>
            </w:r>
          </w:p>
        </w:tc>
        <w:tc>
          <w:tcPr>
            <w:tcW w:w="8571" w:type="dxa"/>
          </w:tcPr>
          <w:p w14:paraId="633E2A34" w14:textId="77777777" w:rsidR="00004135" w:rsidRPr="00EC2317" w:rsidRDefault="00004135" w:rsidP="00E0779F">
            <w:pPr>
              <w:rPr>
                <w:lang w:val="en-GB"/>
              </w:rPr>
            </w:pPr>
            <w:r>
              <w:rPr>
                <w:lang w:val="en-GB"/>
              </w:rPr>
              <w:t>URL</w:t>
            </w:r>
          </w:p>
        </w:tc>
      </w:tr>
      <w:tr w:rsidR="00004135" w14:paraId="181AE9C2" w14:textId="77777777" w:rsidTr="00E0779F">
        <w:tc>
          <w:tcPr>
            <w:tcW w:w="1617" w:type="dxa"/>
            <w:vAlign w:val="center"/>
          </w:tcPr>
          <w:p w14:paraId="2DDC0B8A" w14:textId="77777777" w:rsidR="00004135" w:rsidRPr="00EC2317" w:rsidRDefault="00004135" w:rsidP="00E0779F">
            <w:pPr>
              <w:rPr>
                <w:b/>
                <w:lang w:val="en-GB"/>
              </w:rPr>
            </w:pPr>
            <w:r>
              <w:rPr>
                <w:b/>
                <w:lang w:val="en-GB"/>
              </w:rPr>
              <w:t>Mandatory</w:t>
            </w:r>
          </w:p>
        </w:tc>
        <w:tc>
          <w:tcPr>
            <w:tcW w:w="8571" w:type="dxa"/>
          </w:tcPr>
          <w:p w14:paraId="0F1E4A73" w14:textId="004C682B" w:rsidR="00004135" w:rsidRPr="00802D9A" w:rsidRDefault="00802D9A" w:rsidP="00E0779F">
            <w:pPr>
              <w:rPr>
                <w:szCs w:val="22"/>
                <w:lang w:val="en-GB"/>
              </w:rPr>
            </w:pPr>
            <w:r w:rsidRPr="00802D9A">
              <w:rPr>
                <w:szCs w:val="22"/>
                <w:lang w:val="en-GB"/>
              </w:rPr>
              <w:t>True</w:t>
            </w:r>
          </w:p>
        </w:tc>
      </w:tr>
      <w:tr w:rsidR="00004135" w14:paraId="7D3B8C2C" w14:textId="77777777" w:rsidTr="00E0779F">
        <w:tc>
          <w:tcPr>
            <w:tcW w:w="1617" w:type="dxa"/>
            <w:vAlign w:val="center"/>
          </w:tcPr>
          <w:p w14:paraId="5B8671FF" w14:textId="77777777" w:rsidR="00004135" w:rsidRPr="00EC2317" w:rsidRDefault="00004135" w:rsidP="00E0779F">
            <w:pPr>
              <w:rPr>
                <w:b/>
                <w:lang w:val="en-GB"/>
              </w:rPr>
            </w:pPr>
            <w:r w:rsidRPr="00EC2317">
              <w:rPr>
                <w:b/>
                <w:lang w:val="en-GB"/>
              </w:rPr>
              <w:t>Example:</w:t>
            </w:r>
          </w:p>
        </w:tc>
        <w:tc>
          <w:tcPr>
            <w:tcW w:w="8571" w:type="dxa"/>
          </w:tcPr>
          <w:p w14:paraId="4FD01828" w14:textId="5E51C315" w:rsidR="00004135" w:rsidRPr="005E1EB3" w:rsidRDefault="00004135" w:rsidP="00E0779F">
            <w:pPr>
              <w:pStyle w:val="Code"/>
              <w:rPr>
                <w:rFonts w:cs="Courier New"/>
              </w:rPr>
            </w:pPr>
            <w:r>
              <w:rPr>
                <w:rFonts w:cs="Courier New"/>
              </w:rPr>
              <w:t>database[1</w:t>
            </w:r>
            <w:r w:rsidRPr="003216FD">
              <w:rPr>
                <w:rFonts w:cs="Courier New"/>
              </w:rPr>
              <w:t>]-url</w:t>
            </w:r>
            <w:r>
              <w:rPr>
                <w:rFonts w:cs="Courier New"/>
              </w:rPr>
              <w:t xml:space="preserve"> </w:t>
            </w:r>
            <w:r w:rsidRPr="003216FD">
              <w:rPr>
                <w:rFonts w:cs="Courier New"/>
              </w:rPr>
              <w:t>http://www.hmdb.ca/</w:t>
            </w:r>
          </w:p>
        </w:tc>
      </w:tr>
    </w:tbl>
    <w:p w14:paraId="52B777AE" w14:textId="77777777" w:rsidR="00004135" w:rsidRDefault="00004135" w:rsidP="005E0B41">
      <w:pPr>
        <w:pStyle w:val="Heading2"/>
        <w:numPr>
          <w:ilvl w:val="0"/>
          <w:numId w:val="0"/>
        </w:numPr>
        <w:rPr>
          <w:lang w:val="en-GB"/>
        </w:rPr>
      </w:pPr>
    </w:p>
    <w:p w14:paraId="763CE5CF" w14:textId="2F3D0361" w:rsidR="005E0B41" w:rsidRDefault="005E0B41" w:rsidP="005E0B41">
      <w:pPr>
        <w:pStyle w:val="Heading2"/>
        <w:numPr>
          <w:ilvl w:val="0"/>
          <w:numId w:val="0"/>
        </w:numPr>
        <w:rPr>
          <w:lang w:val="en-GB"/>
        </w:rPr>
      </w:pPr>
      <w:bookmarkStart w:id="157" w:name="_Toc491263063"/>
      <w:r>
        <w:rPr>
          <w:lang w:val="en-GB"/>
        </w:rPr>
        <w:t>Metabolomics Metadata</w:t>
      </w:r>
      <w:bookmarkEnd w:id="157"/>
    </w:p>
    <w:p w14:paraId="569624FD" w14:textId="25BCDE23" w:rsidR="00E76C66" w:rsidRPr="00E76C66" w:rsidRDefault="00E76C66" w:rsidP="00E76C66">
      <w:pPr>
        <w:pStyle w:val="nobreak"/>
        <w:rPr>
          <w:lang w:val="en-GB"/>
        </w:rPr>
      </w:pPr>
      <w:r>
        <w:rPr>
          <w:lang w:val="en-GB"/>
        </w:rPr>
        <w:t>The metadata fields in this section MAY be reported in a</w:t>
      </w:r>
      <w:r w:rsidRPr="00E76C66">
        <w:rPr>
          <w:lang w:val="en-GB"/>
        </w:rPr>
        <w:t xml:space="preserve"> </w:t>
      </w:r>
      <w:r>
        <w:rPr>
          <w:lang w:val="en-GB"/>
        </w:rPr>
        <w:t>metabolomics type file, but MUST NOT be reported in a proteomics file.</w:t>
      </w:r>
    </w:p>
    <w:p w14:paraId="4F24A6C7" w14:textId="77777777" w:rsidR="005E0B41" w:rsidRDefault="005E0B41" w:rsidP="005E0B41">
      <w:pPr>
        <w:pStyle w:val="Heading3"/>
        <w:rPr>
          <w:lang w:val="en-GB"/>
        </w:rPr>
      </w:pPr>
      <w:r>
        <w:rPr>
          <w:lang w:val="en-GB"/>
        </w:rPr>
        <w:t>derivatization_agen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06B30B85" w14:textId="77777777" w:rsidTr="001D0FBA">
        <w:tc>
          <w:tcPr>
            <w:tcW w:w="1617" w:type="dxa"/>
            <w:vAlign w:val="center"/>
          </w:tcPr>
          <w:p w14:paraId="4C1F0A9E" w14:textId="77777777" w:rsidR="005E0B41" w:rsidRPr="00EC2317" w:rsidRDefault="005E0B41" w:rsidP="001D0FBA">
            <w:pPr>
              <w:rPr>
                <w:b/>
                <w:lang w:val="en-GB"/>
              </w:rPr>
            </w:pPr>
            <w:r w:rsidRPr="00EC2317">
              <w:rPr>
                <w:b/>
                <w:lang w:val="en-GB"/>
              </w:rPr>
              <w:t>Description:</w:t>
            </w:r>
          </w:p>
        </w:tc>
        <w:tc>
          <w:tcPr>
            <w:tcW w:w="8571" w:type="dxa"/>
          </w:tcPr>
          <w:p w14:paraId="5DE71F92" w14:textId="77777777" w:rsidR="005E0B41" w:rsidRPr="00EC2317" w:rsidRDefault="005E0B41" w:rsidP="001D0FBA">
            <w:pPr>
              <w:rPr>
                <w:lang w:val="en-GB"/>
              </w:rPr>
            </w:pPr>
            <w:r>
              <w:rPr>
                <w:lang w:val="en-GB"/>
              </w:rPr>
              <w:t>A description of derivatization agents applied to small molecules, using userParams or cvParams where possible.</w:t>
            </w:r>
          </w:p>
        </w:tc>
      </w:tr>
      <w:tr w:rsidR="005E0B41" w14:paraId="72B7FDE5" w14:textId="77777777" w:rsidTr="001D0FBA">
        <w:tc>
          <w:tcPr>
            <w:tcW w:w="1617" w:type="dxa"/>
            <w:vAlign w:val="center"/>
          </w:tcPr>
          <w:p w14:paraId="1DCD9AE0" w14:textId="77777777" w:rsidR="005E0B41" w:rsidRPr="00EC2317" w:rsidRDefault="005E0B41" w:rsidP="001D0FBA">
            <w:pPr>
              <w:rPr>
                <w:b/>
                <w:lang w:val="en-GB"/>
              </w:rPr>
            </w:pPr>
            <w:r w:rsidRPr="00EC2317">
              <w:rPr>
                <w:b/>
                <w:lang w:val="en-GB"/>
              </w:rPr>
              <w:lastRenderedPageBreak/>
              <w:t>Type:</w:t>
            </w:r>
          </w:p>
        </w:tc>
        <w:tc>
          <w:tcPr>
            <w:tcW w:w="8571" w:type="dxa"/>
          </w:tcPr>
          <w:p w14:paraId="73BB47A2" w14:textId="77777777" w:rsidR="005E0B41" w:rsidRPr="00EC2317" w:rsidRDefault="005E0B41" w:rsidP="001D0FBA">
            <w:pPr>
              <w:rPr>
                <w:lang w:val="en-GB"/>
              </w:rPr>
            </w:pPr>
            <w:r w:rsidRPr="00EC2317">
              <w:rPr>
                <w:lang w:val="en-GB"/>
              </w:rPr>
              <w:t>Param</w:t>
            </w:r>
          </w:p>
        </w:tc>
      </w:tr>
      <w:tr w:rsidR="005E0B41" w14:paraId="3B786584" w14:textId="77777777" w:rsidTr="001D0FBA">
        <w:tc>
          <w:tcPr>
            <w:tcW w:w="1617" w:type="dxa"/>
            <w:vAlign w:val="center"/>
          </w:tcPr>
          <w:p w14:paraId="179437B3" w14:textId="77777777" w:rsidR="005E0B41" w:rsidRPr="00EC2317" w:rsidRDefault="005E0B41" w:rsidP="001D0FBA">
            <w:pPr>
              <w:rPr>
                <w:b/>
                <w:lang w:val="en-GB"/>
              </w:rPr>
            </w:pPr>
            <w:r>
              <w:rPr>
                <w:b/>
                <w:lang w:val="en-GB"/>
              </w:rPr>
              <w:t>Mandatory</w:t>
            </w:r>
          </w:p>
        </w:tc>
        <w:tc>
          <w:tcPr>
            <w:tcW w:w="8571" w:type="dxa"/>
          </w:tcPr>
          <w:p w14:paraId="0CB5F4AE" w14:textId="231DE89E" w:rsidR="005E0B41" w:rsidRDefault="001A356F" w:rsidP="001D0FBA">
            <w:pPr>
              <w:rPr>
                <w:lang w:val="en-GB"/>
              </w:rPr>
            </w:pPr>
            <w:r>
              <w:rPr>
                <w:lang w:val="en-GB"/>
              </w:rPr>
              <w:t>False</w:t>
            </w:r>
          </w:p>
        </w:tc>
      </w:tr>
      <w:tr w:rsidR="005E0B41" w14:paraId="05362BEE" w14:textId="77777777" w:rsidTr="001D0FBA">
        <w:tc>
          <w:tcPr>
            <w:tcW w:w="1617" w:type="dxa"/>
            <w:vAlign w:val="center"/>
          </w:tcPr>
          <w:p w14:paraId="14DB5C89" w14:textId="77777777" w:rsidR="005E0B41" w:rsidRPr="00EC2317" w:rsidRDefault="005E0B41" w:rsidP="001D0FBA">
            <w:pPr>
              <w:rPr>
                <w:b/>
                <w:lang w:val="en-GB"/>
              </w:rPr>
            </w:pPr>
            <w:r w:rsidRPr="00EC2317">
              <w:rPr>
                <w:b/>
                <w:lang w:val="en-GB"/>
              </w:rPr>
              <w:t>Example:</w:t>
            </w:r>
          </w:p>
        </w:tc>
        <w:tc>
          <w:tcPr>
            <w:tcW w:w="8571" w:type="dxa"/>
          </w:tcPr>
          <w:p w14:paraId="3E79B69B" w14:textId="77777777" w:rsidR="005E0B41" w:rsidRDefault="005E0B41" w:rsidP="001D0FBA">
            <w:pPr>
              <w:pStyle w:val="Code"/>
              <w:rPr>
                <w:rFonts w:cs="Courier New"/>
              </w:rPr>
            </w:pPr>
            <w:r w:rsidRPr="00E92C27">
              <w:rPr>
                <w:rFonts w:cs="Courier New"/>
              </w:rPr>
              <w:t xml:space="preserve">MTD  </w:t>
            </w:r>
            <w:r>
              <w:t>derivatization_agent</w:t>
            </w:r>
            <w:r>
              <w:rPr>
                <w:rFonts w:cs="Courier New"/>
              </w:rPr>
              <w:t>[1]</w:t>
            </w:r>
            <w:r w:rsidRPr="00E92C27">
              <w:rPr>
                <w:rFonts w:cs="Courier New"/>
              </w:rPr>
              <w:t xml:space="preserve">  [, </w:t>
            </w:r>
            <w:r>
              <w:rPr>
                <w:rFonts w:cs="Courier New"/>
              </w:rPr>
              <w:t>PUBCHEM:00XXX</w:t>
            </w:r>
            <w:r w:rsidRPr="00E92C27">
              <w:rPr>
                <w:rFonts w:cs="Courier New"/>
              </w:rPr>
              <w:t xml:space="preserve">, </w:t>
            </w:r>
            <w:r>
              <w:rPr>
                <w:rFonts w:cs="Courier New"/>
              </w:rPr>
              <w:t>idomethylation</w:t>
            </w:r>
            <w:r w:rsidRPr="00E92C27">
              <w:rPr>
                <w:rFonts w:cs="Courier New"/>
              </w:rPr>
              <w:t>, ]</w:t>
            </w:r>
          </w:p>
          <w:p w14:paraId="5E5F330C" w14:textId="77777777" w:rsidR="005E0B41" w:rsidRPr="00E92C27" w:rsidRDefault="005E0B41" w:rsidP="001D0FBA">
            <w:pPr>
              <w:pStyle w:val="Code"/>
              <w:rPr>
                <w:rFonts w:cs="Courier New"/>
              </w:rPr>
            </w:pPr>
          </w:p>
        </w:tc>
      </w:tr>
    </w:tbl>
    <w:p w14:paraId="0A3FF167" w14:textId="77777777" w:rsidR="005E0B41" w:rsidRDefault="005E0B41" w:rsidP="005E0B41">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4F06D10" w14:textId="77777777" w:rsidTr="001D0FBA">
        <w:tc>
          <w:tcPr>
            <w:tcW w:w="1617" w:type="dxa"/>
            <w:vAlign w:val="center"/>
          </w:tcPr>
          <w:p w14:paraId="521CA8C6" w14:textId="77777777" w:rsidR="005E0B41" w:rsidRPr="00EC2317" w:rsidRDefault="005E0B41" w:rsidP="001D0FBA">
            <w:pPr>
              <w:rPr>
                <w:b/>
                <w:lang w:val="en-GB"/>
              </w:rPr>
            </w:pPr>
            <w:r w:rsidRPr="00EC2317">
              <w:rPr>
                <w:b/>
                <w:lang w:val="en-GB"/>
              </w:rPr>
              <w:t>Description:</w:t>
            </w:r>
          </w:p>
        </w:tc>
        <w:tc>
          <w:tcPr>
            <w:tcW w:w="8571" w:type="dxa"/>
          </w:tcPr>
          <w:p w14:paraId="3083A227" w14:textId="77777777" w:rsidR="005E0B41" w:rsidRPr="00EC2317" w:rsidRDefault="005E0B41" w:rsidP="001D0FBA">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5E0B41" w14:paraId="47CA23E6" w14:textId="77777777" w:rsidTr="001D0FBA">
        <w:tc>
          <w:tcPr>
            <w:tcW w:w="1617" w:type="dxa"/>
            <w:vAlign w:val="center"/>
          </w:tcPr>
          <w:p w14:paraId="5694CFCF" w14:textId="77777777" w:rsidR="005E0B41" w:rsidRPr="00EC2317" w:rsidRDefault="005E0B41" w:rsidP="001D0FBA">
            <w:pPr>
              <w:rPr>
                <w:b/>
                <w:lang w:val="en-GB"/>
              </w:rPr>
            </w:pPr>
            <w:r w:rsidRPr="00EC2317">
              <w:rPr>
                <w:b/>
                <w:lang w:val="en-GB"/>
              </w:rPr>
              <w:t>Type:</w:t>
            </w:r>
          </w:p>
        </w:tc>
        <w:tc>
          <w:tcPr>
            <w:tcW w:w="8571" w:type="dxa"/>
          </w:tcPr>
          <w:p w14:paraId="25F51F9A" w14:textId="77777777" w:rsidR="005E0B41" w:rsidRPr="00EC2317" w:rsidRDefault="005E0B41" w:rsidP="001D0FBA">
            <w:pPr>
              <w:rPr>
                <w:lang w:val="en-GB"/>
              </w:rPr>
            </w:pPr>
            <w:r w:rsidRPr="00EC2317">
              <w:rPr>
                <w:lang w:val="en-GB"/>
              </w:rPr>
              <w:t>Parameter</w:t>
            </w:r>
          </w:p>
        </w:tc>
      </w:tr>
      <w:tr w:rsidR="005E0B41" w14:paraId="6BF71EA4" w14:textId="77777777" w:rsidTr="001D0FBA">
        <w:tc>
          <w:tcPr>
            <w:tcW w:w="1617" w:type="dxa"/>
            <w:vAlign w:val="center"/>
          </w:tcPr>
          <w:p w14:paraId="30CFF6F0" w14:textId="77777777" w:rsidR="005E0B41" w:rsidRPr="00EC2317" w:rsidRDefault="005E0B41" w:rsidP="001D0FBA">
            <w:pPr>
              <w:rPr>
                <w:b/>
                <w:lang w:val="en-GB"/>
              </w:rPr>
            </w:pPr>
            <w:r>
              <w:rPr>
                <w:b/>
                <w:lang w:val="en-GB"/>
              </w:rPr>
              <w:t>Mandatory</w:t>
            </w:r>
          </w:p>
        </w:tc>
        <w:tc>
          <w:tcPr>
            <w:tcW w:w="8571" w:type="dxa"/>
          </w:tcPr>
          <w:p w14:paraId="17F9F9F6" w14:textId="1602D366" w:rsidR="005E0B41" w:rsidRPr="00B83B2D" w:rsidRDefault="00980E7E" w:rsidP="001D0FBA">
            <w:pPr>
              <w:rPr>
                <w:szCs w:val="22"/>
                <w:lang w:val="en-GB"/>
              </w:rPr>
            </w:pPr>
            <w:r w:rsidRPr="00B83B2D">
              <w:rPr>
                <w:szCs w:val="22"/>
                <w:lang w:val="en-GB"/>
              </w:rPr>
              <w:t>True</w:t>
            </w:r>
          </w:p>
        </w:tc>
      </w:tr>
      <w:tr w:rsidR="005E0B41" w14:paraId="2347ABCF" w14:textId="77777777" w:rsidTr="001D0FBA">
        <w:tc>
          <w:tcPr>
            <w:tcW w:w="1617" w:type="dxa"/>
            <w:vAlign w:val="center"/>
          </w:tcPr>
          <w:p w14:paraId="025F7656" w14:textId="77777777" w:rsidR="005E0B41" w:rsidRPr="00EC2317" w:rsidRDefault="005E0B41" w:rsidP="001D0FBA">
            <w:pPr>
              <w:rPr>
                <w:b/>
                <w:lang w:val="en-GB"/>
              </w:rPr>
            </w:pPr>
            <w:r w:rsidRPr="00EC2317">
              <w:rPr>
                <w:b/>
                <w:lang w:val="en-GB"/>
              </w:rPr>
              <w:t>Example:</w:t>
            </w:r>
          </w:p>
        </w:tc>
        <w:tc>
          <w:tcPr>
            <w:tcW w:w="8571" w:type="dxa"/>
          </w:tcPr>
          <w:p w14:paraId="234B855B" w14:textId="0F22F504" w:rsidR="005E0B41" w:rsidRPr="00E92C27" w:rsidRDefault="005E0B41" w:rsidP="001D0FBA">
            <w:pPr>
              <w:pStyle w:val="Code"/>
              <w:rPr>
                <w:rFonts w:cs="Courier New"/>
              </w:rPr>
            </w:pPr>
            <w:commentRangeStart w:id="158"/>
            <w:r w:rsidRPr="00FA574B">
              <w:rPr>
                <w:rFonts w:cs="Courier New"/>
              </w:rPr>
              <w:t xml:space="preserve">MTD  </w:t>
            </w:r>
            <w:r>
              <w:rPr>
                <w:rFonts w:cs="Courier New"/>
              </w:rPr>
              <w:t>small_molecul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860732">
              <w:rPr>
                <w:rFonts w:cs="Courier New"/>
              </w:rPr>
              <w:t xml:space="preserve"> QI</w:t>
            </w:r>
            <w:r>
              <w:rPr>
                <w:rFonts w:cs="Courier New"/>
              </w:rPr>
              <w:t xml:space="preserve"> Normalised Abundance</w:t>
            </w:r>
            <w:r w:rsidRPr="00FA574B">
              <w:rPr>
                <w:rFonts w:cs="Courier New"/>
              </w:rPr>
              <w:t>, ]</w:t>
            </w:r>
            <w:commentRangeEnd w:id="158"/>
            <w:r>
              <w:rPr>
                <w:rStyle w:val="CommentReference"/>
                <w:rFonts w:ascii="Arial" w:hAnsi="Arial"/>
                <w:lang w:val="en-US"/>
              </w:rPr>
              <w:commentReference w:id="158"/>
            </w:r>
          </w:p>
        </w:tc>
      </w:tr>
    </w:tbl>
    <w:p w14:paraId="504CDE51" w14:textId="3DAE25CD" w:rsidR="009C5B07" w:rsidRDefault="009C5B07" w:rsidP="009C5B07">
      <w:pPr>
        <w:pStyle w:val="Heading3"/>
        <w:rPr>
          <w:lang w:val="en-GB"/>
        </w:rPr>
      </w:pPr>
      <w:r>
        <w:rPr>
          <w:lang w:val="en-GB"/>
        </w:rPr>
        <w:t>small_molecule_featur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C5B07" w14:paraId="4264A0EA" w14:textId="77777777" w:rsidTr="009857AA">
        <w:tc>
          <w:tcPr>
            <w:tcW w:w="1617" w:type="dxa"/>
            <w:vAlign w:val="center"/>
          </w:tcPr>
          <w:p w14:paraId="2FF9B553" w14:textId="77777777" w:rsidR="009C5B07" w:rsidRPr="00EC2317" w:rsidRDefault="009C5B07" w:rsidP="009857AA">
            <w:pPr>
              <w:rPr>
                <w:b/>
                <w:lang w:val="en-GB"/>
              </w:rPr>
            </w:pPr>
            <w:r w:rsidRPr="00EC2317">
              <w:rPr>
                <w:b/>
                <w:lang w:val="en-GB"/>
              </w:rPr>
              <w:t>Description:</w:t>
            </w:r>
          </w:p>
        </w:tc>
        <w:tc>
          <w:tcPr>
            <w:tcW w:w="8571" w:type="dxa"/>
          </w:tcPr>
          <w:p w14:paraId="19ADFA36" w14:textId="5CED0F26" w:rsidR="009C5B07" w:rsidRPr="00EC2317" w:rsidRDefault="009C5B07" w:rsidP="009857AA">
            <w:pPr>
              <w:rPr>
                <w:lang w:val="en-GB"/>
              </w:rPr>
            </w:pPr>
            <w:r w:rsidRPr="00FA574B">
              <w:rPr>
                <w:lang w:val="en-GB"/>
              </w:rPr>
              <w:t xml:space="preserve">Defines what type of units is reported in the </w:t>
            </w:r>
            <w:r>
              <w:rPr>
                <w:lang w:val="en-GB"/>
              </w:rPr>
              <w:t>small molecule feature</w:t>
            </w:r>
            <w:r w:rsidRPr="00FA574B">
              <w:rPr>
                <w:lang w:val="en-GB"/>
              </w:rPr>
              <w:t xml:space="preserve"> quantification fields.</w:t>
            </w:r>
          </w:p>
        </w:tc>
      </w:tr>
      <w:tr w:rsidR="009C5B07" w14:paraId="7FDB0768" w14:textId="77777777" w:rsidTr="009857AA">
        <w:tc>
          <w:tcPr>
            <w:tcW w:w="1617" w:type="dxa"/>
            <w:vAlign w:val="center"/>
          </w:tcPr>
          <w:p w14:paraId="297E0CCC" w14:textId="77777777" w:rsidR="009C5B07" w:rsidRPr="00EC2317" w:rsidRDefault="009C5B07" w:rsidP="009857AA">
            <w:pPr>
              <w:rPr>
                <w:b/>
                <w:lang w:val="en-GB"/>
              </w:rPr>
            </w:pPr>
            <w:r w:rsidRPr="00EC2317">
              <w:rPr>
                <w:b/>
                <w:lang w:val="en-GB"/>
              </w:rPr>
              <w:t>Type:</w:t>
            </w:r>
          </w:p>
        </w:tc>
        <w:tc>
          <w:tcPr>
            <w:tcW w:w="8571" w:type="dxa"/>
          </w:tcPr>
          <w:p w14:paraId="63BDB524" w14:textId="77777777" w:rsidR="009C5B07" w:rsidRPr="00EC2317" w:rsidRDefault="009C5B07" w:rsidP="009857AA">
            <w:pPr>
              <w:rPr>
                <w:lang w:val="en-GB"/>
              </w:rPr>
            </w:pPr>
            <w:r w:rsidRPr="00EC2317">
              <w:rPr>
                <w:lang w:val="en-GB"/>
              </w:rPr>
              <w:t>Parameter</w:t>
            </w:r>
          </w:p>
        </w:tc>
      </w:tr>
      <w:tr w:rsidR="009C5B07" w14:paraId="57421C18" w14:textId="77777777" w:rsidTr="009857AA">
        <w:tc>
          <w:tcPr>
            <w:tcW w:w="1617" w:type="dxa"/>
            <w:vAlign w:val="center"/>
          </w:tcPr>
          <w:p w14:paraId="10B81F1D" w14:textId="77777777" w:rsidR="009C5B07" w:rsidRPr="00EC2317" w:rsidRDefault="009C5B07" w:rsidP="009857AA">
            <w:pPr>
              <w:rPr>
                <w:b/>
                <w:lang w:val="en-GB"/>
              </w:rPr>
            </w:pPr>
            <w:r>
              <w:rPr>
                <w:b/>
                <w:lang w:val="en-GB"/>
              </w:rPr>
              <w:t>Mandatory</w:t>
            </w:r>
          </w:p>
        </w:tc>
        <w:tc>
          <w:tcPr>
            <w:tcW w:w="8571" w:type="dxa"/>
          </w:tcPr>
          <w:p w14:paraId="67342A28" w14:textId="750CD6F1" w:rsidR="009C5B07" w:rsidRPr="00004135" w:rsidRDefault="00004135" w:rsidP="009857AA">
            <w:pPr>
              <w:rPr>
                <w:szCs w:val="22"/>
                <w:lang w:val="en-GB"/>
              </w:rPr>
            </w:pPr>
            <w:r w:rsidRPr="00004135">
              <w:rPr>
                <w:szCs w:val="22"/>
                <w:lang w:val="en-GB"/>
              </w:rPr>
              <w:t>True</w:t>
            </w:r>
          </w:p>
        </w:tc>
      </w:tr>
      <w:tr w:rsidR="009C5B07" w14:paraId="2B3A2C1F" w14:textId="77777777" w:rsidTr="009857AA">
        <w:tc>
          <w:tcPr>
            <w:tcW w:w="1617" w:type="dxa"/>
            <w:vAlign w:val="center"/>
          </w:tcPr>
          <w:p w14:paraId="1E3C9D36" w14:textId="77777777" w:rsidR="009C5B07" w:rsidRPr="00EC2317" w:rsidRDefault="009C5B07" w:rsidP="009857AA">
            <w:pPr>
              <w:rPr>
                <w:b/>
                <w:lang w:val="en-GB"/>
              </w:rPr>
            </w:pPr>
            <w:r w:rsidRPr="00EC2317">
              <w:rPr>
                <w:b/>
                <w:lang w:val="en-GB"/>
              </w:rPr>
              <w:t>Example:</w:t>
            </w:r>
          </w:p>
        </w:tc>
        <w:tc>
          <w:tcPr>
            <w:tcW w:w="8571" w:type="dxa"/>
          </w:tcPr>
          <w:p w14:paraId="1667E7F4" w14:textId="423F96A7" w:rsidR="009C5B07" w:rsidRPr="00E92C27" w:rsidRDefault="009C5B07" w:rsidP="009857AA">
            <w:pPr>
              <w:pStyle w:val="Code"/>
              <w:rPr>
                <w:rFonts w:cs="Courier New"/>
              </w:rPr>
            </w:pPr>
            <w:commentRangeStart w:id="159"/>
            <w:r w:rsidRPr="00FA574B">
              <w:rPr>
                <w:rFonts w:cs="Courier New"/>
              </w:rPr>
              <w:t xml:space="preserve">MTD  </w:t>
            </w:r>
            <w:r>
              <w:rPr>
                <w:rFonts w:cs="Courier New"/>
              </w:rPr>
              <w:t>small_molecule_featur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004135">
              <w:rPr>
                <w:rFonts w:cs="Courier New"/>
              </w:rPr>
              <w:t xml:space="preserve"> QI</w:t>
            </w:r>
            <w:r>
              <w:rPr>
                <w:rFonts w:cs="Courier New"/>
              </w:rPr>
              <w:t xml:space="preserve"> Normalised Abundance</w:t>
            </w:r>
            <w:r w:rsidRPr="00FA574B">
              <w:rPr>
                <w:rFonts w:cs="Courier New"/>
              </w:rPr>
              <w:t>, ]</w:t>
            </w:r>
            <w:commentRangeEnd w:id="159"/>
            <w:r>
              <w:rPr>
                <w:rStyle w:val="CommentReference"/>
                <w:rFonts w:ascii="Arial" w:hAnsi="Arial"/>
                <w:lang w:val="en-US"/>
              </w:rPr>
              <w:commentReference w:id="159"/>
            </w:r>
          </w:p>
        </w:tc>
      </w:tr>
    </w:tbl>
    <w:p w14:paraId="1FD370C3" w14:textId="77777777" w:rsidR="005E0B41" w:rsidRDefault="005E0B41" w:rsidP="005E0B41">
      <w:pPr>
        <w:pStyle w:val="Heading3"/>
        <w:rPr>
          <w:lang w:val="en-GB"/>
        </w:rPr>
      </w:pPr>
      <w:commentRangeStart w:id="160"/>
      <w:r>
        <w:rPr>
          <w:lang w:val="en-GB"/>
        </w:rPr>
        <w:t>small_molecule-identification_reliability</w:t>
      </w:r>
      <w:commentRangeEnd w:id="160"/>
      <w:r w:rsidR="00802D9A">
        <w:rPr>
          <w:rStyle w:val="CommentReference"/>
          <w:rFonts w:ascii="Arial" w:hAnsi="Arial"/>
          <w:b w:val="0"/>
          <w:bCs w:val="0"/>
        </w:rPr>
        <w:commentReference w:id="16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E7BCC" w14:textId="77777777" w:rsidTr="001D0FBA">
        <w:tc>
          <w:tcPr>
            <w:tcW w:w="1617" w:type="dxa"/>
            <w:vAlign w:val="center"/>
          </w:tcPr>
          <w:p w14:paraId="0D99B366" w14:textId="77777777" w:rsidR="005E0B41" w:rsidRPr="00EC2317" w:rsidRDefault="005E0B41" w:rsidP="001D0FBA">
            <w:pPr>
              <w:rPr>
                <w:b/>
                <w:lang w:val="en-GB"/>
              </w:rPr>
            </w:pPr>
            <w:r w:rsidRPr="00EC2317">
              <w:rPr>
                <w:b/>
                <w:lang w:val="en-GB"/>
              </w:rPr>
              <w:t>Description:</w:t>
            </w:r>
          </w:p>
        </w:tc>
        <w:tc>
          <w:tcPr>
            <w:tcW w:w="8571" w:type="dxa"/>
          </w:tcPr>
          <w:p w14:paraId="5C83F944" w14:textId="77777777" w:rsidR="005E0B41" w:rsidRPr="00EC2317" w:rsidRDefault="005E0B41" w:rsidP="001D0FBA">
            <w:pPr>
              <w:rPr>
                <w:lang w:val="en-GB"/>
              </w:rPr>
            </w:pPr>
            <w:r>
              <w:rPr>
                <w:lang w:val="en-GB"/>
              </w:rPr>
              <w:t xml:space="preserve">The system used for giving reliability codes to small molecule identifications MUST be specified if not using the default codes. </w:t>
            </w:r>
          </w:p>
        </w:tc>
      </w:tr>
      <w:tr w:rsidR="005E0B41" w14:paraId="2E73A72E" w14:textId="77777777" w:rsidTr="001D0FBA">
        <w:tc>
          <w:tcPr>
            <w:tcW w:w="1617" w:type="dxa"/>
            <w:vAlign w:val="center"/>
          </w:tcPr>
          <w:p w14:paraId="36E00FA3" w14:textId="77777777" w:rsidR="005E0B41" w:rsidRPr="00EC2317" w:rsidRDefault="005E0B41" w:rsidP="001D0FBA">
            <w:pPr>
              <w:rPr>
                <w:b/>
                <w:lang w:val="en-GB"/>
              </w:rPr>
            </w:pPr>
            <w:r w:rsidRPr="00EC2317">
              <w:rPr>
                <w:b/>
                <w:lang w:val="en-GB"/>
              </w:rPr>
              <w:t>Type:</w:t>
            </w:r>
          </w:p>
        </w:tc>
        <w:tc>
          <w:tcPr>
            <w:tcW w:w="8571" w:type="dxa"/>
          </w:tcPr>
          <w:p w14:paraId="4CC4A17A" w14:textId="77777777" w:rsidR="005E0B41" w:rsidRPr="00EC2317" w:rsidRDefault="005E0B41" w:rsidP="001D0FBA">
            <w:pPr>
              <w:rPr>
                <w:lang w:val="en-GB"/>
              </w:rPr>
            </w:pPr>
            <w:r>
              <w:rPr>
                <w:lang w:val="en-GB"/>
              </w:rPr>
              <w:t>Param</w:t>
            </w:r>
          </w:p>
        </w:tc>
      </w:tr>
      <w:tr w:rsidR="005E0B41" w14:paraId="65785C6D" w14:textId="77777777" w:rsidTr="001D0FBA">
        <w:tc>
          <w:tcPr>
            <w:tcW w:w="1617" w:type="dxa"/>
            <w:vAlign w:val="center"/>
          </w:tcPr>
          <w:p w14:paraId="25E14BBB" w14:textId="77777777" w:rsidR="005E0B41" w:rsidRPr="00EC2317" w:rsidRDefault="005E0B41" w:rsidP="001D0FBA">
            <w:pPr>
              <w:rPr>
                <w:b/>
                <w:lang w:val="en-GB"/>
              </w:rPr>
            </w:pPr>
            <w:r>
              <w:rPr>
                <w:b/>
                <w:lang w:val="en-GB"/>
              </w:rPr>
              <w:t>Mandatory</w:t>
            </w:r>
          </w:p>
        </w:tc>
        <w:tc>
          <w:tcPr>
            <w:tcW w:w="8571" w:type="dxa"/>
          </w:tcPr>
          <w:p w14:paraId="4A381B33" w14:textId="0F060AB2" w:rsidR="005E0B41" w:rsidRPr="00610B10" w:rsidRDefault="00802D9A" w:rsidP="001D0FBA">
            <w:pPr>
              <w:rPr>
                <w:sz w:val="16"/>
                <w:szCs w:val="16"/>
                <w:highlight w:val="yellow"/>
                <w:lang w:val="en-GB"/>
              </w:rPr>
            </w:pPr>
            <w:r>
              <w:rPr>
                <w:sz w:val="16"/>
                <w:szCs w:val="16"/>
                <w:highlight w:val="yellow"/>
                <w:lang w:val="en-GB"/>
              </w:rPr>
              <w:t>False</w:t>
            </w:r>
          </w:p>
        </w:tc>
      </w:tr>
      <w:tr w:rsidR="005E0B41" w14:paraId="115D2732" w14:textId="77777777" w:rsidTr="001D0FBA">
        <w:tc>
          <w:tcPr>
            <w:tcW w:w="1617" w:type="dxa"/>
            <w:vAlign w:val="center"/>
          </w:tcPr>
          <w:p w14:paraId="557EA6D3" w14:textId="77777777" w:rsidR="005E0B41" w:rsidRPr="00EC2317" w:rsidRDefault="005E0B41" w:rsidP="001D0FBA">
            <w:pPr>
              <w:rPr>
                <w:b/>
                <w:lang w:val="en-GB"/>
              </w:rPr>
            </w:pPr>
            <w:r w:rsidRPr="00EC2317">
              <w:rPr>
                <w:b/>
                <w:lang w:val="en-GB"/>
              </w:rPr>
              <w:t>Example:</w:t>
            </w:r>
          </w:p>
        </w:tc>
        <w:tc>
          <w:tcPr>
            <w:tcW w:w="8571" w:type="dxa"/>
          </w:tcPr>
          <w:p w14:paraId="76D2D5B3" w14:textId="77777777" w:rsidR="005E0B41" w:rsidRPr="00610B10" w:rsidRDefault="005E0B41" w:rsidP="001D0FBA">
            <w:pPr>
              <w:pStyle w:val="Code"/>
              <w:rPr>
                <w:rFonts w:cs="Courier New"/>
                <w:highlight w:val="yellow"/>
              </w:rPr>
            </w:pPr>
            <w:r w:rsidRPr="00610B10">
              <w:rPr>
                <w:rFonts w:cs="Courier New"/>
                <w:highlight w:val="yellow"/>
              </w:rPr>
              <w:t>MTD  small_molecule-quantification_unit  [PRIDE, PRIDE:0000395, Ratio, ]</w:t>
            </w:r>
          </w:p>
        </w:tc>
      </w:tr>
    </w:tbl>
    <w:p w14:paraId="4C6797CB" w14:textId="77B8201A" w:rsidR="006F40B8" w:rsidRDefault="006F40B8" w:rsidP="006F40B8">
      <w:pPr>
        <w:pStyle w:val="Heading3"/>
        <w:rPr>
          <w:lang w:val="en-GB"/>
        </w:rPr>
      </w:pPr>
      <w:r>
        <w:rPr>
          <w:lang w:val="en-GB"/>
        </w:rPr>
        <w:t>id_confidence_measu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F40B8" w:rsidRPr="00C2227A" w14:paraId="67D697EA" w14:textId="77777777" w:rsidTr="00A54116">
        <w:tc>
          <w:tcPr>
            <w:tcW w:w="1617" w:type="dxa"/>
            <w:vAlign w:val="center"/>
          </w:tcPr>
          <w:p w14:paraId="3D371592" w14:textId="77777777" w:rsidR="006F40B8" w:rsidRPr="00C2227A" w:rsidRDefault="006F40B8" w:rsidP="00A54116">
            <w:pPr>
              <w:rPr>
                <w:b/>
                <w:lang w:val="en-GB"/>
              </w:rPr>
            </w:pPr>
            <w:r w:rsidRPr="00C2227A">
              <w:rPr>
                <w:b/>
                <w:lang w:val="en-GB"/>
              </w:rPr>
              <w:t>Description:</w:t>
            </w:r>
          </w:p>
        </w:tc>
        <w:tc>
          <w:tcPr>
            <w:tcW w:w="8571" w:type="dxa"/>
          </w:tcPr>
          <w:p w14:paraId="188600BA" w14:textId="50FEFB82" w:rsidR="006F40B8" w:rsidRPr="00C2227A" w:rsidRDefault="006F40B8" w:rsidP="00E13E93">
            <w:pPr>
              <w:rPr>
                <w:lang w:val="en-GB"/>
              </w:rPr>
            </w:pPr>
            <w:r>
              <w:rPr>
                <w:lang w:val="en-GB"/>
              </w:rPr>
              <w:t>The type of small molecule confidence measures or scores MUST be reported as a CV parameter [1-n].  The order of the scores SHOULD reflect their importance for the identification and be used to determine the identification’s rank.</w:t>
            </w:r>
          </w:p>
        </w:tc>
      </w:tr>
      <w:tr w:rsidR="006F40B8" w:rsidRPr="00C2227A" w14:paraId="1983D804" w14:textId="77777777" w:rsidTr="00A54116">
        <w:tc>
          <w:tcPr>
            <w:tcW w:w="1617" w:type="dxa"/>
            <w:vAlign w:val="center"/>
          </w:tcPr>
          <w:p w14:paraId="2E8EDCA0" w14:textId="77777777" w:rsidR="006F40B8" w:rsidRPr="00C2227A" w:rsidRDefault="006F40B8" w:rsidP="00A54116">
            <w:pPr>
              <w:rPr>
                <w:b/>
                <w:lang w:val="en-GB"/>
              </w:rPr>
            </w:pPr>
            <w:r w:rsidRPr="00C2227A">
              <w:rPr>
                <w:b/>
                <w:lang w:val="en-GB"/>
              </w:rPr>
              <w:t>Type:</w:t>
            </w:r>
          </w:p>
        </w:tc>
        <w:tc>
          <w:tcPr>
            <w:tcW w:w="8571" w:type="dxa"/>
          </w:tcPr>
          <w:p w14:paraId="39B2C031" w14:textId="25992DDC" w:rsidR="006F40B8" w:rsidRPr="00C2227A" w:rsidRDefault="006F40B8" w:rsidP="00A54116">
            <w:pPr>
              <w:rPr>
                <w:lang w:val="en-GB"/>
              </w:rPr>
            </w:pPr>
            <w:r>
              <w:rPr>
                <w:lang w:val="en-GB"/>
              </w:rPr>
              <w:t>Param</w:t>
            </w:r>
            <w:r w:rsidR="00E13E93">
              <w:rPr>
                <w:lang w:val="en-GB"/>
              </w:rPr>
              <w:t>eter</w:t>
            </w:r>
          </w:p>
        </w:tc>
      </w:tr>
      <w:tr w:rsidR="006F40B8" w:rsidRPr="00C2227A" w14:paraId="74E96BEF" w14:textId="77777777" w:rsidTr="00A54116">
        <w:tc>
          <w:tcPr>
            <w:tcW w:w="1617" w:type="dxa"/>
            <w:vAlign w:val="center"/>
          </w:tcPr>
          <w:p w14:paraId="7202DE7A" w14:textId="77777777" w:rsidR="006F40B8" w:rsidRPr="00C2227A" w:rsidRDefault="006F40B8" w:rsidP="00A54116">
            <w:pPr>
              <w:rPr>
                <w:b/>
                <w:lang w:val="en-GB"/>
              </w:rPr>
            </w:pPr>
            <w:r>
              <w:rPr>
                <w:b/>
                <w:lang w:val="en-GB"/>
              </w:rPr>
              <w:t>Mandatory</w:t>
            </w:r>
          </w:p>
        </w:tc>
        <w:tc>
          <w:tcPr>
            <w:tcW w:w="8571" w:type="dxa"/>
          </w:tcPr>
          <w:p w14:paraId="3257FF49" w14:textId="614CC8C3" w:rsidR="006F40B8" w:rsidRPr="00C2227A" w:rsidRDefault="003B4F94" w:rsidP="00A54116">
            <w:pPr>
              <w:rPr>
                <w:lang w:val="en-GB"/>
              </w:rPr>
            </w:pPr>
            <w:r>
              <w:rPr>
                <w:lang w:val="en-GB"/>
              </w:rPr>
              <w:t>True</w:t>
            </w:r>
          </w:p>
        </w:tc>
      </w:tr>
      <w:tr w:rsidR="006F40B8" w:rsidRPr="00C2227A" w14:paraId="30592A6B" w14:textId="77777777" w:rsidTr="00A54116">
        <w:tc>
          <w:tcPr>
            <w:tcW w:w="1617" w:type="dxa"/>
            <w:vAlign w:val="center"/>
          </w:tcPr>
          <w:p w14:paraId="39DE968D" w14:textId="77777777" w:rsidR="006F40B8" w:rsidRPr="00C2227A" w:rsidRDefault="006F40B8" w:rsidP="00A54116">
            <w:pPr>
              <w:rPr>
                <w:b/>
                <w:lang w:val="en-GB"/>
              </w:rPr>
            </w:pPr>
            <w:r w:rsidRPr="00C2227A">
              <w:rPr>
                <w:b/>
                <w:lang w:val="en-GB"/>
              </w:rPr>
              <w:t>Example:</w:t>
            </w:r>
          </w:p>
        </w:tc>
        <w:tc>
          <w:tcPr>
            <w:tcW w:w="8571" w:type="dxa"/>
          </w:tcPr>
          <w:p w14:paraId="2B427A43" w14:textId="7539A905" w:rsidR="006F40B8" w:rsidRPr="00AA7344" w:rsidRDefault="006F40B8" w:rsidP="00A54116">
            <w:pPr>
              <w:rPr>
                <w:rFonts w:ascii="Courier New" w:hAnsi="Courier New" w:cs="Courier New"/>
                <w:sz w:val="16"/>
                <w:szCs w:val="16"/>
                <w:lang w:val="en-GB"/>
              </w:rPr>
            </w:pPr>
            <w:r>
              <w:rPr>
                <w:rFonts w:ascii="Courier New" w:hAnsi="Courier New" w:cs="Courier New"/>
                <w:sz w:val="16"/>
                <w:szCs w:val="16"/>
                <w:lang w:val="en-GB"/>
              </w:rPr>
              <w:t xml:space="preserve">MTD  </w:t>
            </w:r>
            <w:r w:rsidRPr="0047425F">
              <w:rPr>
                <w:rFonts w:ascii="Courier New" w:hAnsi="Courier New" w:cs="Courier New"/>
                <w:sz w:val="16"/>
                <w:szCs w:val="16"/>
                <w:lang w:val="en-GB"/>
              </w:rPr>
              <w:t>id_confidence_measure</w:t>
            </w:r>
            <w:r>
              <w:rPr>
                <w:rFonts w:ascii="Courier New" w:hAnsi="Courier New" w:cs="Courier New"/>
                <w:sz w:val="16"/>
                <w:szCs w:val="16"/>
                <w:lang w:val="en-GB"/>
              </w:rPr>
              <w:t xml:space="preserve">[1]  </w:t>
            </w:r>
            <w:r w:rsidR="00524DE2" w:rsidRPr="00524DE2">
              <w:rPr>
                <w:rStyle w:val="CodeZchn2"/>
              </w:rPr>
              <w:t>[MS, MS:1001419, SpectraST:discriminant score F,]</w:t>
            </w:r>
          </w:p>
        </w:tc>
      </w:tr>
    </w:tbl>
    <w:p w14:paraId="6E66B4C9" w14:textId="77777777" w:rsidR="00A154CC" w:rsidRPr="00653EC3" w:rsidRDefault="00A154CC" w:rsidP="00A154CC">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2ED2A6B" w14:textId="77777777" w:rsidTr="009857AA">
        <w:tc>
          <w:tcPr>
            <w:tcW w:w="1617" w:type="dxa"/>
            <w:vAlign w:val="center"/>
          </w:tcPr>
          <w:p w14:paraId="75327C2D" w14:textId="77777777" w:rsidR="00A154CC" w:rsidRPr="00653EC3" w:rsidRDefault="00A154CC" w:rsidP="009857AA">
            <w:pPr>
              <w:rPr>
                <w:b/>
                <w:lang w:val="en-GB"/>
              </w:rPr>
            </w:pPr>
            <w:r w:rsidRPr="00EA4D0B">
              <w:rPr>
                <w:b/>
                <w:lang w:val="en-GB"/>
              </w:rPr>
              <w:t>Description:</w:t>
            </w:r>
          </w:p>
        </w:tc>
        <w:tc>
          <w:tcPr>
            <w:tcW w:w="8571" w:type="dxa"/>
          </w:tcPr>
          <w:p w14:paraId="2CD2BF9D" w14:textId="77777777" w:rsidR="00A154CC" w:rsidRDefault="00A154CC" w:rsidP="009857AA">
            <w:pPr>
              <w:jc w:val="both"/>
              <w:rPr>
                <w:lang w:val="en-GB"/>
              </w:rPr>
            </w:pPr>
            <w:r w:rsidRPr="00EA4D0B">
              <w:rPr>
                <w:lang w:val="en-GB"/>
              </w:rPr>
              <w:t>Defines the used unit for a column in the small molecule section. The format of the value has to be {column name}={Parameter defining the unit}</w:t>
            </w:r>
          </w:p>
          <w:p w14:paraId="2C0DA7DA"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5E65B4B7" w14:textId="77777777" w:rsidTr="009857AA">
        <w:tc>
          <w:tcPr>
            <w:tcW w:w="1617" w:type="dxa"/>
            <w:vAlign w:val="center"/>
          </w:tcPr>
          <w:p w14:paraId="7F8104A3" w14:textId="77777777" w:rsidR="00A154CC" w:rsidRPr="00653EC3" w:rsidRDefault="00A154CC" w:rsidP="009857AA">
            <w:pPr>
              <w:rPr>
                <w:b/>
                <w:lang w:val="en-GB"/>
              </w:rPr>
            </w:pPr>
            <w:r w:rsidRPr="00EA4D0B">
              <w:rPr>
                <w:b/>
                <w:lang w:val="en-GB"/>
              </w:rPr>
              <w:t>Type:</w:t>
            </w:r>
          </w:p>
        </w:tc>
        <w:tc>
          <w:tcPr>
            <w:tcW w:w="8571" w:type="dxa"/>
          </w:tcPr>
          <w:p w14:paraId="139BE325" w14:textId="77777777" w:rsidR="00A154CC" w:rsidRDefault="00A154CC" w:rsidP="009857AA">
            <w:pPr>
              <w:spacing w:after="60"/>
              <w:outlineLvl w:val="1"/>
              <w:rPr>
                <w:rFonts w:cs="Arial"/>
                <w:lang w:val="en-GB"/>
              </w:rPr>
            </w:pPr>
            <w:bookmarkStart w:id="161" w:name="_Toc363823134"/>
            <w:bookmarkStart w:id="162" w:name="_Toc491263064"/>
            <w:r w:rsidRPr="00EA4D0B">
              <w:rPr>
                <w:lang w:val="en-GB"/>
              </w:rPr>
              <w:t>String</w:t>
            </w:r>
            <w:bookmarkEnd w:id="161"/>
            <w:bookmarkEnd w:id="162"/>
          </w:p>
        </w:tc>
      </w:tr>
      <w:tr w:rsidR="00A154CC" w14:paraId="788FC6D9" w14:textId="77777777" w:rsidTr="009857AA">
        <w:tc>
          <w:tcPr>
            <w:tcW w:w="1617" w:type="dxa"/>
            <w:vAlign w:val="center"/>
          </w:tcPr>
          <w:p w14:paraId="7ED2CC1C" w14:textId="77777777" w:rsidR="00A154CC" w:rsidRPr="00EC2317" w:rsidRDefault="00A154CC" w:rsidP="009857AA">
            <w:pPr>
              <w:rPr>
                <w:b/>
                <w:lang w:val="en-GB"/>
              </w:rPr>
            </w:pPr>
            <w:r>
              <w:rPr>
                <w:b/>
                <w:lang w:val="en-GB"/>
              </w:rPr>
              <w:t>Mandatory</w:t>
            </w:r>
          </w:p>
        </w:tc>
        <w:tc>
          <w:tcPr>
            <w:tcW w:w="8571" w:type="dxa"/>
          </w:tcPr>
          <w:p w14:paraId="7382B612" w14:textId="5AF267EE" w:rsidR="00A154CC" w:rsidRDefault="00811347" w:rsidP="009857AA">
            <w:pPr>
              <w:rPr>
                <w:lang w:val="en-GB"/>
              </w:rPr>
            </w:pPr>
            <w:r>
              <w:rPr>
                <w:lang w:val="en-GB"/>
              </w:rPr>
              <w:t>False</w:t>
            </w:r>
          </w:p>
        </w:tc>
      </w:tr>
      <w:tr w:rsidR="00A154CC" w14:paraId="381DD934" w14:textId="77777777" w:rsidTr="009857AA">
        <w:tc>
          <w:tcPr>
            <w:tcW w:w="1617" w:type="dxa"/>
            <w:vAlign w:val="center"/>
          </w:tcPr>
          <w:p w14:paraId="3ECC6BD7" w14:textId="77777777" w:rsidR="00A154CC" w:rsidRPr="00AC3F0C" w:rsidRDefault="00A154CC" w:rsidP="009857AA">
            <w:pPr>
              <w:spacing w:after="60"/>
              <w:jc w:val="center"/>
              <w:outlineLvl w:val="1"/>
              <w:rPr>
                <w:b/>
                <w:lang w:val="en-GB"/>
              </w:rPr>
            </w:pPr>
            <w:bookmarkStart w:id="163" w:name="_Toc363823137"/>
            <w:bookmarkStart w:id="164" w:name="_Toc491263065"/>
            <w:r w:rsidRPr="00EA4D0B">
              <w:rPr>
                <w:b/>
                <w:lang w:val="en-GB"/>
              </w:rPr>
              <w:t>Example:</w:t>
            </w:r>
            <w:bookmarkEnd w:id="163"/>
            <w:bookmarkEnd w:id="164"/>
          </w:p>
        </w:tc>
        <w:tc>
          <w:tcPr>
            <w:tcW w:w="8571" w:type="dxa"/>
          </w:tcPr>
          <w:p w14:paraId="4351FE6F" w14:textId="2A6F4153" w:rsidR="00A154CC" w:rsidRPr="00401199" w:rsidRDefault="005F2CAB" w:rsidP="009857AA">
            <w:pPr>
              <w:rPr>
                <w:rFonts w:ascii="Courier New" w:hAnsi="Courier New" w:cs="Courier New"/>
                <w:sz w:val="16"/>
                <w:szCs w:val="16"/>
                <w:highlight w:val="yellow"/>
                <w:lang w:val="en-GB"/>
              </w:rPr>
            </w:pPr>
            <w:r>
              <w:rPr>
                <w:rFonts w:ascii="Courier New" w:hAnsi="Courier New" w:cs="Courier New"/>
                <w:sz w:val="16"/>
                <w:szCs w:val="16"/>
                <w:highlight w:val="yellow"/>
                <w:lang w:val="en-GB"/>
              </w:rPr>
              <w:t>MTD   colunit-small_molecule GIVE EXAMPLE NOT RT</w:t>
            </w:r>
          </w:p>
          <w:p w14:paraId="3B9AAE4F" w14:textId="77777777" w:rsidR="00A154CC" w:rsidRPr="00401199" w:rsidRDefault="00A154CC" w:rsidP="009857AA">
            <w:pPr>
              <w:pStyle w:val="Code"/>
              <w:rPr>
                <w:rFonts w:cs="Courier New"/>
                <w:highlight w:val="yellow"/>
              </w:rPr>
            </w:pPr>
          </w:p>
        </w:tc>
      </w:tr>
    </w:tbl>
    <w:p w14:paraId="6C2264D3" w14:textId="77777777" w:rsidR="00A154CC" w:rsidRPr="00653EC3" w:rsidRDefault="00A154CC" w:rsidP="00A154CC">
      <w:pPr>
        <w:pStyle w:val="Heading3"/>
        <w:rPr>
          <w:lang w:val="en-GB"/>
        </w:rPr>
      </w:pPr>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9527F41" w14:textId="77777777" w:rsidTr="009857AA">
        <w:tc>
          <w:tcPr>
            <w:tcW w:w="1617" w:type="dxa"/>
            <w:vAlign w:val="center"/>
          </w:tcPr>
          <w:p w14:paraId="7E82D0AF" w14:textId="77777777" w:rsidR="00A154CC" w:rsidRPr="00653EC3" w:rsidRDefault="00A154CC" w:rsidP="009857AA">
            <w:pPr>
              <w:rPr>
                <w:b/>
                <w:lang w:val="en-GB"/>
              </w:rPr>
            </w:pPr>
            <w:r w:rsidRPr="00EA4D0B">
              <w:rPr>
                <w:b/>
                <w:lang w:val="en-GB"/>
              </w:rPr>
              <w:t>Description:</w:t>
            </w:r>
          </w:p>
        </w:tc>
        <w:tc>
          <w:tcPr>
            <w:tcW w:w="8571" w:type="dxa"/>
          </w:tcPr>
          <w:p w14:paraId="7B8CC846" w14:textId="77777777" w:rsidR="00A154CC" w:rsidRDefault="00A154CC" w:rsidP="009857AA">
            <w:pPr>
              <w:jc w:val="both"/>
              <w:rPr>
                <w:lang w:val="en-GB"/>
              </w:rPr>
            </w:pPr>
            <w:r w:rsidRPr="00EA4D0B">
              <w:rPr>
                <w:lang w:val="en-GB"/>
              </w:rPr>
              <w:t>Defines the used unit for a column in the small molecule</w:t>
            </w:r>
            <w:r>
              <w:rPr>
                <w:lang w:val="en-GB"/>
              </w:rPr>
              <w:t xml:space="preserve"> feature</w:t>
            </w:r>
            <w:r w:rsidRPr="00EA4D0B">
              <w:rPr>
                <w:lang w:val="en-GB"/>
              </w:rPr>
              <w:t xml:space="preserve"> section. The format of the value has to be {column name}={Parameter defining the unit}</w:t>
            </w:r>
          </w:p>
          <w:p w14:paraId="62EC2BA0"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3112D3AE" w14:textId="77777777" w:rsidTr="009857AA">
        <w:tc>
          <w:tcPr>
            <w:tcW w:w="1617" w:type="dxa"/>
            <w:vAlign w:val="center"/>
          </w:tcPr>
          <w:p w14:paraId="0CE8AA32" w14:textId="77777777" w:rsidR="00A154CC" w:rsidRPr="00653EC3" w:rsidRDefault="00A154CC" w:rsidP="009857AA">
            <w:pPr>
              <w:rPr>
                <w:b/>
                <w:lang w:val="en-GB"/>
              </w:rPr>
            </w:pPr>
            <w:r w:rsidRPr="00EA4D0B">
              <w:rPr>
                <w:b/>
                <w:lang w:val="en-GB"/>
              </w:rPr>
              <w:t>Type:</w:t>
            </w:r>
          </w:p>
        </w:tc>
        <w:tc>
          <w:tcPr>
            <w:tcW w:w="8571" w:type="dxa"/>
          </w:tcPr>
          <w:p w14:paraId="54D601E0" w14:textId="77777777" w:rsidR="00A154CC" w:rsidRDefault="00A154CC" w:rsidP="009857AA">
            <w:pPr>
              <w:spacing w:after="60"/>
              <w:outlineLvl w:val="1"/>
              <w:rPr>
                <w:rFonts w:cs="Arial"/>
                <w:lang w:val="en-GB"/>
              </w:rPr>
            </w:pPr>
            <w:bookmarkStart w:id="165" w:name="_Toc491263066"/>
            <w:r w:rsidRPr="00EA4D0B">
              <w:rPr>
                <w:lang w:val="en-GB"/>
              </w:rPr>
              <w:t>String</w:t>
            </w:r>
            <w:bookmarkEnd w:id="165"/>
          </w:p>
        </w:tc>
      </w:tr>
      <w:tr w:rsidR="00A154CC" w14:paraId="26E0EEA4" w14:textId="77777777" w:rsidTr="009857AA">
        <w:tc>
          <w:tcPr>
            <w:tcW w:w="1617" w:type="dxa"/>
            <w:vAlign w:val="center"/>
          </w:tcPr>
          <w:p w14:paraId="3A4F83DE" w14:textId="77777777" w:rsidR="00A154CC" w:rsidRPr="00EC2317" w:rsidRDefault="00A154CC" w:rsidP="009857AA">
            <w:pPr>
              <w:rPr>
                <w:b/>
                <w:lang w:val="en-GB"/>
              </w:rPr>
            </w:pPr>
            <w:r>
              <w:rPr>
                <w:b/>
                <w:lang w:val="en-GB"/>
              </w:rPr>
              <w:t>Mandatory</w:t>
            </w:r>
          </w:p>
        </w:tc>
        <w:tc>
          <w:tcPr>
            <w:tcW w:w="8571" w:type="dxa"/>
          </w:tcPr>
          <w:p w14:paraId="775F8792" w14:textId="708B4185" w:rsidR="00A154CC" w:rsidRDefault="00811347" w:rsidP="009857AA">
            <w:pPr>
              <w:rPr>
                <w:lang w:val="en-GB"/>
              </w:rPr>
            </w:pPr>
            <w:r>
              <w:rPr>
                <w:lang w:val="en-GB"/>
              </w:rPr>
              <w:t>False</w:t>
            </w:r>
          </w:p>
        </w:tc>
      </w:tr>
      <w:tr w:rsidR="00A154CC" w14:paraId="2B295B54" w14:textId="77777777" w:rsidTr="009857AA">
        <w:tc>
          <w:tcPr>
            <w:tcW w:w="1617" w:type="dxa"/>
            <w:vAlign w:val="center"/>
          </w:tcPr>
          <w:p w14:paraId="1E2FD422" w14:textId="77777777" w:rsidR="00A154CC" w:rsidRPr="00AC3F0C" w:rsidRDefault="00A154CC" w:rsidP="009857AA">
            <w:pPr>
              <w:spacing w:after="60"/>
              <w:jc w:val="center"/>
              <w:outlineLvl w:val="1"/>
              <w:rPr>
                <w:b/>
                <w:lang w:val="en-GB"/>
              </w:rPr>
            </w:pPr>
            <w:bookmarkStart w:id="166" w:name="_Toc491263067"/>
            <w:r w:rsidRPr="00EA4D0B">
              <w:rPr>
                <w:b/>
                <w:lang w:val="en-GB"/>
              </w:rPr>
              <w:lastRenderedPageBreak/>
              <w:t>Example:</w:t>
            </w:r>
            <w:bookmarkEnd w:id="166"/>
          </w:p>
        </w:tc>
        <w:tc>
          <w:tcPr>
            <w:tcW w:w="8571" w:type="dxa"/>
          </w:tcPr>
          <w:p w14:paraId="2BE9EBED" w14:textId="3AE6FD2A"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 xml:space="preserve">MTD   colunit-small_molecule </w:t>
            </w:r>
            <w:r w:rsidR="00CE44BC">
              <w:rPr>
                <w:rFonts w:ascii="Courier New" w:hAnsi="Courier New" w:cs="Courier New"/>
                <w:sz w:val="16"/>
                <w:szCs w:val="16"/>
                <w:highlight w:val="yellow"/>
                <w:lang w:val="en-GB"/>
              </w:rPr>
              <w:t>GIVE EXAMPLE NOT RT</w:t>
            </w:r>
          </w:p>
          <w:p w14:paraId="480CB931" w14:textId="77777777" w:rsidR="00A154CC" w:rsidRPr="00401199" w:rsidRDefault="00A154CC" w:rsidP="009857AA">
            <w:pPr>
              <w:pStyle w:val="Code"/>
              <w:rPr>
                <w:rFonts w:cs="Courier New"/>
                <w:highlight w:val="yellow"/>
              </w:rPr>
            </w:pPr>
          </w:p>
        </w:tc>
      </w:tr>
    </w:tbl>
    <w:p w14:paraId="6CA166C7" w14:textId="77777777" w:rsidR="00A154CC" w:rsidRPr="00653EC3" w:rsidRDefault="00A154CC" w:rsidP="00A154CC">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313CD9D" w14:textId="77777777" w:rsidTr="009857AA">
        <w:tc>
          <w:tcPr>
            <w:tcW w:w="1617" w:type="dxa"/>
            <w:vAlign w:val="center"/>
          </w:tcPr>
          <w:p w14:paraId="06F0C227" w14:textId="77777777" w:rsidR="00A154CC" w:rsidRPr="00653EC3" w:rsidRDefault="00A154CC" w:rsidP="009857AA">
            <w:pPr>
              <w:rPr>
                <w:b/>
                <w:lang w:val="en-GB"/>
              </w:rPr>
            </w:pPr>
            <w:r w:rsidRPr="00EA4D0B">
              <w:rPr>
                <w:b/>
                <w:lang w:val="en-GB"/>
              </w:rPr>
              <w:t>Description:</w:t>
            </w:r>
          </w:p>
        </w:tc>
        <w:tc>
          <w:tcPr>
            <w:tcW w:w="8571" w:type="dxa"/>
          </w:tcPr>
          <w:p w14:paraId="5D550E55" w14:textId="77777777" w:rsidR="00A154CC" w:rsidRDefault="00A154CC" w:rsidP="009857AA">
            <w:pPr>
              <w:jc w:val="both"/>
              <w:rPr>
                <w:lang w:val="en-GB"/>
              </w:rPr>
            </w:pPr>
            <w:r w:rsidRPr="00EA4D0B">
              <w:rPr>
                <w:lang w:val="en-GB"/>
              </w:rPr>
              <w:t>Defines the used unit for a column in the small molecule</w:t>
            </w:r>
            <w:r>
              <w:rPr>
                <w:lang w:val="en-GB"/>
              </w:rPr>
              <w:t xml:space="preserve"> evidence</w:t>
            </w:r>
            <w:r w:rsidRPr="00EA4D0B">
              <w:rPr>
                <w:lang w:val="en-GB"/>
              </w:rPr>
              <w:t xml:space="preserve"> section. The format of the value has to be {column name}={Parameter defining the unit}</w:t>
            </w:r>
            <w:r>
              <w:rPr>
                <w:lang w:val="en-GB"/>
              </w:rPr>
              <w:t>.</w:t>
            </w:r>
          </w:p>
        </w:tc>
      </w:tr>
      <w:tr w:rsidR="00A154CC" w:rsidRPr="00653EC3" w14:paraId="0804E436" w14:textId="77777777" w:rsidTr="009857AA">
        <w:tc>
          <w:tcPr>
            <w:tcW w:w="1617" w:type="dxa"/>
            <w:vAlign w:val="center"/>
          </w:tcPr>
          <w:p w14:paraId="49C3C7BE" w14:textId="77777777" w:rsidR="00A154CC" w:rsidRPr="00653EC3" w:rsidRDefault="00A154CC" w:rsidP="009857AA">
            <w:pPr>
              <w:rPr>
                <w:b/>
                <w:lang w:val="en-GB"/>
              </w:rPr>
            </w:pPr>
            <w:r w:rsidRPr="00EA4D0B">
              <w:rPr>
                <w:b/>
                <w:lang w:val="en-GB"/>
              </w:rPr>
              <w:t>Type:</w:t>
            </w:r>
          </w:p>
        </w:tc>
        <w:tc>
          <w:tcPr>
            <w:tcW w:w="8571" w:type="dxa"/>
          </w:tcPr>
          <w:p w14:paraId="76D29757" w14:textId="77777777" w:rsidR="00A154CC" w:rsidRDefault="00A154CC" w:rsidP="009857AA">
            <w:pPr>
              <w:spacing w:after="60"/>
              <w:outlineLvl w:val="1"/>
              <w:rPr>
                <w:rFonts w:cs="Arial"/>
                <w:lang w:val="en-GB"/>
              </w:rPr>
            </w:pPr>
            <w:bookmarkStart w:id="167" w:name="_Toc491263068"/>
            <w:r w:rsidRPr="00EA4D0B">
              <w:rPr>
                <w:lang w:val="en-GB"/>
              </w:rPr>
              <w:t>String</w:t>
            </w:r>
            <w:bookmarkEnd w:id="167"/>
          </w:p>
        </w:tc>
      </w:tr>
      <w:tr w:rsidR="00A154CC" w14:paraId="091320BE" w14:textId="77777777" w:rsidTr="009857AA">
        <w:tc>
          <w:tcPr>
            <w:tcW w:w="1617" w:type="dxa"/>
            <w:vAlign w:val="center"/>
          </w:tcPr>
          <w:p w14:paraId="3EB3ABFB" w14:textId="77777777" w:rsidR="00A154CC" w:rsidRPr="00EC2317" w:rsidRDefault="00A154CC" w:rsidP="009857AA">
            <w:pPr>
              <w:rPr>
                <w:b/>
                <w:lang w:val="en-GB"/>
              </w:rPr>
            </w:pPr>
            <w:r>
              <w:rPr>
                <w:b/>
                <w:lang w:val="en-GB"/>
              </w:rPr>
              <w:t>Mandatory</w:t>
            </w:r>
          </w:p>
        </w:tc>
        <w:tc>
          <w:tcPr>
            <w:tcW w:w="8571" w:type="dxa"/>
          </w:tcPr>
          <w:p w14:paraId="09FEA52B" w14:textId="03AE7275" w:rsidR="00A154CC" w:rsidRDefault="009E34CD" w:rsidP="009857AA">
            <w:pPr>
              <w:rPr>
                <w:lang w:val="en-GB"/>
              </w:rPr>
            </w:pPr>
            <w:r>
              <w:rPr>
                <w:lang w:val="en-GB"/>
              </w:rPr>
              <w:t>False</w:t>
            </w:r>
          </w:p>
        </w:tc>
      </w:tr>
      <w:tr w:rsidR="00A154CC" w14:paraId="45E86591" w14:textId="77777777" w:rsidTr="009857AA">
        <w:tc>
          <w:tcPr>
            <w:tcW w:w="1617" w:type="dxa"/>
            <w:vAlign w:val="center"/>
          </w:tcPr>
          <w:p w14:paraId="3DDBC7E4" w14:textId="77777777" w:rsidR="00A154CC" w:rsidRPr="00AC3F0C" w:rsidRDefault="00A154CC" w:rsidP="009857AA">
            <w:pPr>
              <w:spacing w:after="60"/>
              <w:jc w:val="center"/>
              <w:outlineLvl w:val="1"/>
              <w:rPr>
                <w:b/>
                <w:lang w:val="en-GB"/>
              </w:rPr>
            </w:pPr>
            <w:bookmarkStart w:id="168" w:name="_Toc491263069"/>
            <w:r w:rsidRPr="00EA4D0B">
              <w:rPr>
                <w:b/>
                <w:lang w:val="en-GB"/>
              </w:rPr>
              <w:t>Example:</w:t>
            </w:r>
            <w:bookmarkEnd w:id="168"/>
          </w:p>
        </w:tc>
        <w:tc>
          <w:tcPr>
            <w:tcW w:w="8571" w:type="dxa"/>
          </w:tcPr>
          <w:p w14:paraId="33905420"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2F82D23" w14:textId="77777777" w:rsidR="00A154CC" w:rsidRPr="00401199" w:rsidRDefault="00A154CC" w:rsidP="009857AA">
            <w:pPr>
              <w:pStyle w:val="Code"/>
              <w:rPr>
                <w:rFonts w:cs="Courier New"/>
                <w:highlight w:val="yellow"/>
              </w:rPr>
            </w:pPr>
          </w:p>
        </w:tc>
      </w:tr>
    </w:tbl>
    <w:p w14:paraId="3A537C93" w14:textId="77777777" w:rsidR="005E0B41" w:rsidRPr="005E0B41" w:rsidRDefault="005E0B41" w:rsidP="005E0B41">
      <w:pPr>
        <w:rPr>
          <w:lang w:val="en-GB"/>
        </w:rPr>
      </w:pPr>
    </w:p>
    <w:p w14:paraId="01B3DEAE" w14:textId="77777777" w:rsidR="007A1183" w:rsidRDefault="007A1183" w:rsidP="007A1183">
      <w:pPr>
        <w:pStyle w:val="Heading2"/>
        <w:rPr>
          <w:lang w:val="en-GB"/>
        </w:rPr>
      </w:pPr>
      <w:bookmarkStart w:id="169" w:name="_Toc491263070"/>
      <w:r>
        <w:rPr>
          <w:lang w:val="en-GB"/>
        </w:rPr>
        <w:t>Small Molecule Section</w:t>
      </w:r>
      <w:bookmarkEnd w:id="169"/>
    </w:p>
    <w:p w14:paraId="5839E2BF" w14:textId="50DBA819" w:rsidR="00AA6685" w:rsidRDefault="007A1183" w:rsidP="00AA6685">
      <w:pPr>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AA6685">
        <w:rPr>
          <w:lang w:val="en-GB"/>
        </w:rPr>
        <w:t>; missing values MUST be reported using “null” for columns where Is Nullable = “True”.</w:t>
      </w:r>
    </w:p>
    <w:p w14:paraId="39BE21E6" w14:textId="2854CC99" w:rsidR="00AA6685" w:rsidRDefault="00AA6685" w:rsidP="00AA6685">
      <w:pPr>
        <w:rPr>
          <w:lang w:val="en-GB"/>
        </w:rPr>
      </w:pPr>
      <w:r>
        <w:rPr>
          <w:lang w:val="en-GB"/>
        </w:rPr>
        <w:t xml:space="preserve">  </w:t>
      </w:r>
    </w:p>
    <w:p w14:paraId="6C725F0C" w14:textId="3935F88A" w:rsidR="007A1183" w:rsidRDefault="005D2A1E" w:rsidP="007A1183">
      <w:pPr>
        <w:pStyle w:val="nobreak"/>
        <w:rPr>
          <w:lang w:val="en-GB"/>
        </w:rPr>
      </w:pPr>
      <w:r>
        <w:rPr>
          <w:lang w:val="en-GB"/>
        </w:rPr>
        <w:t>Each row of t</w:t>
      </w:r>
      <w:r w:rsidR="00FF1F9D">
        <w:rPr>
          <w:lang w:val="en-GB"/>
        </w:rPr>
        <w:t xml:space="preserve">he small molecule </w:t>
      </w:r>
      <w:r w:rsidR="00021A60">
        <w:rPr>
          <w:lang w:val="en-GB"/>
        </w:rPr>
        <w:t xml:space="preserve">section is intended to report </w:t>
      </w:r>
      <w:r>
        <w:rPr>
          <w:lang w:val="en-GB"/>
        </w:rPr>
        <w:t>one</w:t>
      </w:r>
      <w:r w:rsidR="00021A60">
        <w:rPr>
          <w:lang w:val="en-GB"/>
        </w:rPr>
        <w:t xml:space="preserve"> final result to be communicated</w:t>
      </w:r>
      <w:r>
        <w:rPr>
          <w:lang w:val="en-GB"/>
        </w:rPr>
        <w:t xml:space="preserve"> in terms of a molecule that has been quantified</w:t>
      </w:r>
      <w:r w:rsidR="00021A60">
        <w:rPr>
          <w:lang w:val="en-GB"/>
        </w:rPr>
        <w:t>. In many cases, this may be the molecule of biological interest, although in some cases, the final result could be a derivatized form as appropriate</w:t>
      </w:r>
      <w:r w:rsidR="009149D3">
        <w:rPr>
          <w:lang w:val="en-GB"/>
        </w:rPr>
        <w:t xml:space="preserve"> – although it is desirable for the database identifier(s) to reference to the biological (non-derivatized) form</w:t>
      </w:r>
      <w:r w:rsidR="00021A60">
        <w:rPr>
          <w:lang w:val="en-GB"/>
        </w:rPr>
        <w:t xml:space="preserv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7C4F5192" w:rsidR="00695D92" w:rsidRPr="00EC2317" w:rsidRDefault="00021689"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213CEDDC" w:rsidR="003A6D81" w:rsidRPr="00AE0684" w:rsidRDefault="006972B7" w:rsidP="00602E80">
            <w:pPr>
              <w:rPr>
                <w:lang w:val="en-GB"/>
              </w:rPr>
            </w:pPr>
            <w:r>
              <w:rPr>
                <w:lang w:val="en-GB"/>
              </w:rPr>
              <w:t>{SMF_ID}</w:t>
            </w:r>
            <w:r w:rsidR="003A6D81">
              <w:rPr>
                <w:lang w:val="en-GB"/>
              </w:rPr>
              <w:t xml:space="preserve">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70"/>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70"/>
            <w:r w:rsidR="00562F47">
              <w:rPr>
                <w:rStyle w:val="CommentReference"/>
              </w:rPr>
              <w:commentReference w:id="170"/>
            </w:r>
          </w:p>
          <w:p w14:paraId="6A0C0B9F" w14:textId="77777777" w:rsidR="00761C75" w:rsidRPr="00EC2317" w:rsidRDefault="00761C75" w:rsidP="007A1183">
            <w:pPr>
              <w:rPr>
                <w:lang w:val="en-GB"/>
              </w:rPr>
            </w:pPr>
          </w:p>
          <w:p w14:paraId="7C1715EC" w14:textId="69277399" w:rsidR="007A1183" w:rsidRDefault="007A1183" w:rsidP="007A1183">
            <w:pPr>
              <w:rPr>
                <w:lang w:val="en-GB"/>
              </w:rPr>
            </w:pPr>
            <w:r w:rsidRPr="00EC2317">
              <w:rPr>
                <w:lang w:val="en-GB"/>
              </w:rPr>
              <w:t>The database identifier must be preceded by the resource d</w:t>
            </w:r>
            <w:r w:rsidR="00F66A79">
              <w:rPr>
                <w:lang w:val="en-GB"/>
              </w:rPr>
              <w:t>escription</w:t>
            </w:r>
            <w:r w:rsidR="000B7959">
              <w:rPr>
                <w:lang w:val="en-GB"/>
              </w:rPr>
              <w:t xml:space="preserve"> (prefix)</w:t>
            </w:r>
            <w:r w:rsidR="00F66A79">
              <w:rPr>
                <w:lang w:val="en-GB"/>
              </w:rPr>
              <w:t xml:space="preserve">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lastRenderedPageBreak/>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71"/>
            <w:r w:rsidRPr="00C976D0">
              <w:rPr>
                <w:rFonts w:cs="Courier New"/>
              </w:rPr>
              <w:t xml:space="preserve">CID:00027395    </w:t>
            </w:r>
            <w:commentRangeEnd w:id="171"/>
            <w:r>
              <w:rPr>
                <w:rStyle w:val="CommentReference"/>
                <w:rFonts w:ascii="Arial" w:hAnsi="Arial"/>
                <w:lang w:val="en-US"/>
              </w:rPr>
              <w:commentReference w:id="171"/>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0F9118FE"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w:t>
            </w:r>
            <w:r w:rsidR="00C16AED">
              <w:rPr>
                <w:lang w:val="en-GB"/>
              </w:rPr>
              <w:t>biguity can be resolved in the c</w:t>
            </w:r>
            <w:r w:rsidR="007354AF">
              <w:rPr>
                <w:lang w:val="en-GB"/>
              </w:rPr>
              <w:t>hemical formula)</w:t>
            </w:r>
            <w:r w:rsidR="00C16AED">
              <w:rPr>
                <w:lang w:val="en-GB"/>
              </w:rPr>
              <w:t>, and the validation software will throw an error if the number of “|” symbols does not match. “null” values between bars are allowed.</w:t>
            </w:r>
          </w:p>
          <w:p w14:paraId="054F4567" w14:textId="77777777" w:rsidR="009F3D7F" w:rsidRPr="00EC2317" w:rsidRDefault="009F3D7F" w:rsidP="007A1183">
            <w:pPr>
              <w:rPr>
                <w:lang w:val="en-GB"/>
              </w:rPr>
            </w:pPr>
          </w:p>
          <w:p w14:paraId="03C36227" w14:textId="2C1561A5" w:rsidR="007A1183" w:rsidRPr="00EC2317" w:rsidRDefault="007A1183" w:rsidP="007A1183">
            <w:pPr>
              <w:rPr>
                <w:lang w:val="en-GB"/>
              </w:rPr>
            </w:pPr>
            <w:r w:rsidRPr="00EC2317">
              <w:rPr>
                <w:lang w:val="en-GB"/>
              </w:rPr>
              <w:t xml:space="preserve">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5D89873F"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w:t>
            </w:r>
            <w:r w:rsidR="00875CC6">
              <w:rPr>
                <w:lang w:val="en-GB"/>
              </w:rPr>
              <w:t>The number of values provided MUST match the number of entities reported under “database_identifier”, and the validation software will throw an error if the number of “|” symbols does not match. “null” values between bars are allowed.</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72"/>
      <w:r>
        <w:rPr>
          <w:lang w:val="en-GB"/>
        </w:rPr>
        <w:t>in</w:t>
      </w:r>
      <w:r w:rsidR="009E04E6">
        <w:rPr>
          <w:lang w:val="en-GB"/>
        </w:rPr>
        <w:t>chi</w:t>
      </w:r>
      <w:commentRangeEnd w:id="172"/>
      <w:r w:rsidR="00821B9A">
        <w:rPr>
          <w:rStyle w:val="CommentReference"/>
          <w:rFonts w:ascii="Arial" w:hAnsi="Arial"/>
          <w:b w:val="0"/>
          <w:bCs w:val="0"/>
        </w:rPr>
        <w:commentReference w:id="17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51DF8199" w14:textId="77777777" w:rsidR="0019498C"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p>
          <w:p w14:paraId="771450A4" w14:textId="77777777" w:rsidR="0019498C" w:rsidRDefault="0019498C" w:rsidP="0025648A">
            <w:pPr>
              <w:jc w:val="both"/>
              <w:rPr>
                <w:lang w:val="en-GB"/>
              </w:rPr>
            </w:pPr>
          </w:p>
          <w:p w14:paraId="3094C046" w14:textId="03599757" w:rsidR="00395B9E" w:rsidRDefault="0019498C" w:rsidP="0025648A">
            <w:pPr>
              <w:jc w:val="both"/>
              <w:rPr>
                <w:lang w:val="en-GB"/>
              </w:rPr>
            </w:pPr>
            <w:r>
              <w:rPr>
                <w:lang w:val="en-GB"/>
              </w:rPr>
              <w:t>The number of values provided MUST match the number of entities reported</w:t>
            </w:r>
            <w:r w:rsidR="00CE44BC">
              <w:rPr>
                <w:lang w:val="en-GB"/>
              </w:rPr>
              <w:t xml:space="preserve"> under “database_identifier”, </w:t>
            </w:r>
            <w:r>
              <w:rPr>
                <w:lang w:val="en-GB"/>
              </w:rPr>
              <w:t>even if this leads to redundant information being reported (i.e. if ambiguity can be resolved in the InChi), and the validation software will throw an error if the number of “|” symbols does not match. “null” values between bars are allowed.</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5249C0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w:t>
            </w:r>
            <w:r w:rsidR="00C10044">
              <w:rPr>
                <w:lang w:val="en-GB"/>
              </w:rPr>
              <w:lastRenderedPageBreak/>
              <w:t xml:space="preserve">general description if a chemical name is unavailable. </w:t>
            </w:r>
            <w:r>
              <w:rPr>
                <w:lang w:val="en-GB"/>
              </w:rPr>
              <w:t xml:space="preserve">Multiple names are only to demonstrate ambiguity in the identification. </w:t>
            </w:r>
            <w:r w:rsidR="009C541E">
              <w:rPr>
                <w:lang w:val="en-GB"/>
              </w:rPr>
              <w:t>The number of values provided MUST match the number of entities reported under “database_identifier”, and the validation software will throw an error if the number of “|” symbols does not match. “null” values between bars are allowed.</w:t>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lastRenderedPageBreak/>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t xml:space="preserve">SML  </w:t>
            </w:r>
            <w:r w:rsidR="008B1AF5">
              <w:rPr>
                <w:rFonts w:cs="Courier New"/>
              </w:rPr>
              <w:t xml:space="preserve">1          </w:t>
            </w:r>
            <w:r w:rsidRPr="00E92C27">
              <w:rPr>
                <w:rFonts w:cs="Courier New"/>
              </w:rPr>
              <w:t xml:space="preserve"> … N-(2-phenylethyl)-3-[2-(pyridine-4-carbonyl)hydrazinyl]propanamide…</w:t>
            </w:r>
          </w:p>
        </w:tc>
      </w:tr>
    </w:tbl>
    <w:p w14:paraId="4D00B593" w14:textId="77777777" w:rsidR="00970573" w:rsidRDefault="00970573" w:rsidP="00970573">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70573" w14:paraId="63870BB4" w14:textId="77777777" w:rsidTr="00EA36FF">
        <w:tc>
          <w:tcPr>
            <w:tcW w:w="1617" w:type="dxa"/>
            <w:vAlign w:val="center"/>
          </w:tcPr>
          <w:p w14:paraId="2F4295CE" w14:textId="77777777" w:rsidR="00970573" w:rsidRPr="00EC2317" w:rsidRDefault="00970573" w:rsidP="00EA36FF">
            <w:pPr>
              <w:rPr>
                <w:b/>
                <w:lang w:val="en-GB"/>
              </w:rPr>
            </w:pPr>
            <w:r w:rsidRPr="00EC2317">
              <w:rPr>
                <w:b/>
                <w:lang w:val="en-GB"/>
              </w:rPr>
              <w:t>Description:</w:t>
            </w:r>
          </w:p>
        </w:tc>
        <w:tc>
          <w:tcPr>
            <w:tcW w:w="8571" w:type="dxa"/>
          </w:tcPr>
          <w:p w14:paraId="2879CBAA" w14:textId="0283FB01" w:rsidR="00970573" w:rsidRPr="00EC2317" w:rsidRDefault="00970573" w:rsidP="00EA36FF">
            <w:pPr>
              <w:rPr>
                <w:lang w:val="en-GB"/>
              </w:rPr>
            </w:pPr>
            <w:r w:rsidRPr="00EC2317">
              <w:rPr>
                <w:lang w:val="en-GB"/>
              </w:rPr>
              <w:t xml:space="preserve">A URI pointing to the small molecule’s entry in </w:t>
            </w:r>
            <w:r>
              <w:rPr>
                <w:lang w:val="en-GB"/>
              </w:rPr>
              <w:t>a reference database</w:t>
            </w:r>
            <w:r w:rsidRPr="00EC2317">
              <w:rPr>
                <w:lang w:val="en-GB"/>
              </w:rPr>
              <w:t xml:space="preserve"> (e.g., the small molecule’s </w:t>
            </w:r>
            <w:r>
              <w:rPr>
                <w:lang w:val="en-GB"/>
              </w:rPr>
              <w:t>HMDB or KEGG</w:t>
            </w:r>
            <w:r w:rsidRPr="00EC2317">
              <w:rPr>
                <w:lang w:val="en-GB"/>
              </w:rPr>
              <w:t xml:space="preserve"> entry).</w:t>
            </w:r>
            <w:r>
              <w:rPr>
                <w:lang w:val="en-GB"/>
              </w:rPr>
              <w:t xml:space="preserve"> The number of values provided MUST match the number of entities reported under “database_identifier”, and the validation software will throw an error if the number of “|” symbols does not match. “null” values between bars are allowed.</w:t>
            </w:r>
          </w:p>
        </w:tc>
      </w:tr>
      <w:tr w:rsidR="00970573" w14:paraId="1F064DF0" w14:textId="77777777" w:rsidTr="00EA36FF">
        <w:tc>
          <w:tcPr>
            <w:tcW w:w="1617" w:type="dxa"/>
            <w:vAlign w:val="center"/>
          </w:tcPr>
          <w:p w14:paraId="4ED8D527" w14:textId="77777777" w:rsidR="00970573" w:rsidRPr="00EC2317" w:rsidRDefault="00970573" w:rsidP="00EA36FF">
            <w:pPr>
              <w:rPr>
                <w:b/>
                <w:lang w:val="en-GB"/>
              </w:rPr>
            </w:pPr>
            <w:r w:rsidRPr="00EC2317">
              <w:rPr>
                <w:b/>
                <w:lang w:val="en-GB"/>
              </w:rPr>
              <w:t>Type:</w:t>
            </w:r>
          </w:p>
        </w:tc>
        <w:tc>
          <w:tcPr>
            <w:tcW w:w="8571" w:type="dxa"/>
          </w:tcPr>
          <w:p w14:paraId="6F760E0F" w14:textId="77777777" w:rsidR="00970573" w:rsidRPr="00EC2317" w:rsidRDefault="00970573" w:rsidP="00EA36FF">
            <w:pPr>
              <w:rPr>
                <w:lang w:val="en-GB"/>
              </w:rPr>
            </w:pPr>
            <w:r w:rsidRPr="00EC2317">
              <w:rPr>
                <w:lang w:val="en-GB"/>
              </w:rPr>
              <w:t>URI</w:t>
            </w:r>
            <w:r>
              <w:rPr>
                <w:lang w:val="en-GB"/>
              </w:rPr>
              <w:t xml:space="preserve"> List</w:t>
            </w:r>
          </w:p>
        </w:tc>
      </w:tr>
      <w:tr w:rsidR="00970573" w14:paraId="7D281AF9" w14:textId="77777777" w:rsidTr="00EA36FF">
        <w:tc>
          <w:tcPr>
            <w:tcW w:w="1617" w:type="dxa"/>
            <w:vAlign w:val="center"/>
          </w:tcPr>
          <w:p w14:paraId="4FE8A6A9" w14:textId="77777777" w:rsidR="00970573" w:rsidRPr="00EC2317" w:rsidRDefault="00970573" w:rsidP="00EA36FF">
            <w:pPr>
              <w:rPr>
                <w:b/>
                <w:lang w:val="en-GB"/>
              </w:rPr>
            </w:pPr>
            <w:r>
              <w:rPr>
                <w:b/>
                <w:lang w:val="en-GB"/>
              </w:rPr>
              <w:t>Is Nullable:</w:t>
            </w:r>
          </w:p>
        </w:tc>
        <w:tc>
          <w:tcPr>
            <w:tcW w:w="8571" w:type="dxa"/>
          </w:tcPr>
          <w:p w14:paraId="2B4E7D42" w14:textId="77777777" w:rsidR="00970573" w:rsidRPr="00E92C27" w:rsidRDefault="00970573" w:rsidP="00EA36FF">
            <w:pPr>
              <w:pStyle w:val="Code"/>
              <w:rPr>
                <w:rFonts w:cs="Courier New"/>
              </w:rPr>
            </w:pPr>
            <w:r>
              <w:rPr>
                <w:rFonts w:ascii="Arial" w:hAnsi="Arial" w:cs="Arial"/>
                <w:b/>
                <w:sz w:val="24"/>
                <w:szCs w:val="24"/>
              </w:rPr>
              <w:t>TRUE</w:t>
            </w:r>
          </w:p>
        </w:tc>
      </w:tr>
      <w:tr w:rsidR="00970573" w14:paraId="6772C5A5" w14:textId="77777777" w:rsidTr="00EA36FF">
        <w:tc>
          <w:tcPr>
            <w:tcW w:w="1617" w:type="dxa"/>
            <w:vAlign w:val="center"/>
          </w:tcPr>
          <w:p w14:paraId="069FC609" w14:textId="77777777" w:rsidR="00970573" w:rsidRPr="00EC2317" w:rsidRDefault="00970573" w:rsidP="00EA36FF">
            <w:pPr>
              <w:rPr>
                <w:b/>
                <w:lang w:val="en-GB"/>
              </w:rPr>
            </w:pPr>
            <w:r w:rsidRPr="00EC2317">
              <w:rPr>
                <w:b/>
                <w:lang w:val="en-GB"/>
              </w:rPr>
              <w:t>Example:</w:t>
            </w:r>
          </w:p>
        </w:tc>
        <w:tc>
          <w:tcPr>
            <w:tcW w:w="8571" w:type="dxa"/>
          </w:tcPr>
          <w:p w14:paraId="3A7CF93F" w14:textId="77777777" w:rsidR="00970573" w:rsidRPr="00E92C27" w:rsidRDefault="00970573" w:rsidP="00EA36FF">
            <w:pPr>
              <w:pStyle w:val="Code"/>
              <w:rPr>
                <w:rFonts w:cs="Courier New"/>
              </w:rPr>
            </w:pPr>
            <w:r>
              <w:rPr>
                <w:rFonts w:cs="Courier New"/>
              </w:rPr>
              <w:t xml:space="preserve">SMH  SML_ID   </w:t>
            </w:r>
            <w:r w:rsidRPr="00E92C27">
              <w:rPr>
                <w:rFonts w:cs="Courier New"/>
              </w:rPr>
              <w:t>…  uri                                                 …</w:t>
            </w:r>
            <w:r w:rsidRPr="00E92C27">
              <w:rPr>
                <w:rFonts w:cs="Courier New"/>
              </w:rPr>
              <w:br/>
            </w:r>
            <w:r>
              <w:rPr>
                <w:rFonts w:cs="Courier New"/>
              </w:rPr>
              <w:t xml:space="preserve">SML  1         </w:t>
            </w:r>
            <w:r w:rsidRPr="00E92C27">
              <w:rPr>
                <w:rFonts w:cs="Courier New"/>
              </w:rPr>
              <w:t xml:space="preserve">…  </w:t>
            </w:r>
            <w:r w:rsidRPr="00B276F6">
              <w:rPr>
                <w:rFonts w:cs="Courier New"/>
                <w:highlight w:val="yellow"/>
              </w:rPr>
              <w:t>example_URL</w:t>
            </w:r>
            <w:r w:rsidRPr="00E92C27">
              <w:rPr>
                <w:rFonts w:cs="Courier New"/>
              </w:rPr>
              <w:t xml:space="preserve">   …</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685A2AEC" w:rsidR="000440D3" w:rsidRPr="007354AF" w:rsidRDefault="000440D3" w:rsidP="008B1AF5">
            <w:pPr>
              <w:rPr>
                <w:lang w:val="en-GB"/>
              </w:rPr>
            </w:pPr>
            <w:r w:rsidRPr="007354AF">
              <w:rPr>
                <w:lang w:val="en-GB"/>
              </w:rPr>
              <w:t xml:space="preserve">The small molecule’s precursor’s </w:t>
            </w:r>
            <w:r w:rsidR="00784C7A">
              <w:rPr>
                <w:lang w:val="en-GB"/>
              </w:rPr>
              <w:t>theoretical</w:t>
            </w:r>
            <w:r w:rsidRPr="007354AF">
              <w:rPr>
                <w:lang w:val="en-GB"/>
              </w:rPr>
              <w:t xml:space="preserve"> </w:t>
            </w:r>
            <w:r w:rsidR="008B1AF5" w:rsidRPr="007354AF">
              <w:rPr>
                <w:lang w:val="en-GB"/>
              </w:rPr>
              <w:t>neutral mass</w:t>
            </w:r>
            <w:r w:rsidRPr="007354AF">
              <w:rPr>
                <w:lang w:val="en-GB"/>
              </w:rPr>
              <w:t>.</w:t>
            </w:r>
            <w:r w:rsidR="004E5DDC" w:rsidRPr="007354AF">
              <w:rPr>
                <w:lang w:val="en-GB"/>
              </w:rPr>
              <w:t xml:space="preserve"> </w:t>
            </w:r>
          </w:p>
          <w:p w14:paraId="61DDC64C" w14:textId="0B1A401C" w:rsidR="004E5DDC" w:rsidRPr="007354AF" w:rsidRDefault="009C541E" w:rsidP="008B1AF5">
            <w:pPr>
              <w:rPr>
                <w:lang w:val="en-GB"/>
              </w:rPr>
            </w:pPr>
            <w:r>
              <w:rPr>
                <w:lang w:val="en-GB"/>
              </w:rPr>
              <w:t>The number of values provided MUST match the number of entities reported under “database_identifier”, and the validation software will throw an error if the number of “|” symbols does not match. “null” values between bars are allowed for molecules that have not been identified only.</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r w:rsidRPr="007354AF">
              <w:rPr>
                <w:lang w:val="en-GB"/>
              </w:rPr>
              <w:t>Double List</w:t>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63B8F446" w:rsidR="003A7F76" w:rsidRPr="00793764" w:rsidRDefault="003A7F76" w:rsidP="0063605E">
            <w:pPr>
              <w:rPr>
                <w:lang w:val="en-GB"/>
              </w:rPr>
            </w:pPr>
            <w:r w:rsidRPr="00793764">
              <w:rPr>
                <w:lang w:val="en-GB"/>
              </w:rPr>
              <w:t xml:space="preserve">The </w:t>
            </w:r>
            <w:r w:rsidR="003F4237" w:rsidRPr="003F4237">
              <w:rPr>
                <w:u w:val="single"/>
                <w:lang w:val="en-GB"/>
              </w:rPr>
              <w:t>exp</w:t>
            </w:r>
            <w:r w:rsidR="003F4237">
              <w:rPr>
                <w:lang w:val="en-GB"/>
              </w:rPr>
              <w:t xml:space="preserve">erimental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393B9BAE"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73"/>
            <w:r>
              <w:rPr>
                <w:lang w:val="en-GB"/>
              </w:rPr>
              <w:t>Master or aggregate MS run</w:t>
            </w:r>
            <w:commentRangeEnd w:id="173"/>
            <w:r>
              <w:rPr>
                <w:rStyle w:val="CommentReference"/>
              </w:rPr>
              <w:commentReference w:id="173"/>
            </w:r>
            <w:r>
              <w:rPr>
                <w:lang w:val="en-GB"/>
              </w:rPr>
              <w:t>. Retention time MUST be reported in seconds</w:t>
            </w:r>
            <w:r w:rsidR="003F4237">
              <w:rPr>
                <w:lang w:val="en-GB"/>
              </w:rPr>
              <w:t xml:space="preserve">. </w:t>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lastRenderedPageBreak/>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25"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commentRangeStart w:id="174"/>
            <w:r w:rsidRPr="00EC2317">
              <w:rPr>
                <w:lang w:val="en-GB"/>
              </w:rPr>
              <w:t>String</w:t>
            </w:r>
            <w:r>
              <w:rPr>
                <w:lang w:val="en-GB"/>
              </w:rPr>
              <w:t xml:space="preserve"> List</w:t>
            </w:r>
            <w:commentRangeEnd w:id="174"/>
            <w:r w:rsidR="00061E26">
              <w:rPr>
                <w:rStyle w:val="CommentReference"/>
              </w:rPr>
              <w:commentReference w:id="174"/>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47AD3CB2" w:rsidR="005A54C5" w:rsidRPr="005A54C5" w:rsidRDefault="007A1183" w:rsidP="005A54C5">
            <w:commentRangeStart w:id="175"/>
            <w:r w:rsidRPr="00EC2317">
              <w:rPr>
                <w:lang w:val="en-GB"/>
              </w:rPr>
              <w:t xml:space="preserve">This must be supplied by the resource and </w:t>
            </w:r>
            <w:r w:rsidR="005A54C5">
              <w:t>MUST be</w:t>
            </w:r>
            <w:r w:rsidR="005A54C5" w:rsidRPr="005A54C5">
              <w:t xml:space="preserve"> </w:t>
            </w:r>
            <w:r w:rsidR="005A54C5">
              <w:t>reported as an integer between 1-4</w:t>
            </w:r>
            <w:r w:rsidR="005A54C5" w:rsidRPr="005A54C5">
              <w:t>:</w:t>
            </w:r>
          </w:p>
          <w:p w14:paraId="498399DC" w14:textId="117B829B" w:rsidR="005A54C5" w:rsidRPr="00A6768B" w:rsidRDefault="007F43FA" w:rsidP="005A54C5">
            <w:pPr>
              <w:ind w:left="708"/>
            </w:pPr>
            <w:r>
              <w:t>1: identified metabolite</w:t>
            </w:r>
            <w:r w:rsidR="005A54C5" w:rsidRPr="00A6768B">
              <w:t xml:space="preserve">  </w:t>
            </w:r>
          </w:p>
          <w:p w14:paraId="58B26DA7" w14:textId="2B32FE40" w:rsidR="005A54C5" w:rsidRPr="00A6768B" w:rsidRDefault="005A54C5" w:rsidP="005A54C5">
            <w:pPr>
              <w:ind w:firstLine="708"/>
            </w:pPr>
            <w:r w:rsidRPr="00A6768B">
              <w:t>2</w:t>
            </w:r>
            <w:r w:rsidR="007F43FA">
              <w:t>: putatively annotated compound</w:t>
            </w:r>
          </w:p>
          <w:p w14:paraId="50258C9D" w14:textId="2438B14F" w:rsidR="005A54C5" w:rsidRPr="005A54C5" w:rsidRDefault="005A54C5" w:rsidP="005A54C5">
            <w:pPr>
              <w:ind w:firstLine="708"/>
            </w:pPr>
            <w:r w:rsidRPr="00A6768B">
              <w:t>3: putatively characteri</w:t>
            </w:r>
            <w:r>
              <w:t>z</w:t>
            </w:r>
            <w:r w:rsidR="007F43FA">
              <w:t>ed compound class</w:t>
            </w:r>
          </w:p>
          <w:p w14:paraId="4B9040EC" w14:textId="0AA5506C" w:rsidR="005A54C5" w:rsidRDefault="007F43FA" w:rsidP="005A54C5">
            <w:pPr>
              <w:ind w:firstLine="708"/>
            </w:pPr>
            <w:r>
              <w:t>4: unknown compoun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175"/>
            <w:r w:rsidR="00551D83">
              <w:rPr>
                <w:rStyle w:val="CommentReference"/>
              </w:rPr>
              <w:commentReference w:id="175"/>
            </w:r>
            <w:r w:rsidR="004C690B">
              <w:t xml:space="preserve"> </w:t>
            </w:r>
          </w:p>
          <w:p w14:paraId="03A09F2C" w14:textId="570AC24A"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FE7EB94" w:rsidR="00B504E6" w:rsidRPr="00E92C27" w:rsidRDefault="003507BD" w:rsidP="00B504E6">
            <w:pPr>
              <w:pStyle w:val="Code"/>
              <w:rPr>
                <w:rFonts w:cs="Courier New"/>
              </w:rPr>
            </w:pPr>
            <w:r>
              <w:rPr>
                <w:rFonts w:ascii="Arial" w:hAnsi="Arial" w:cs="Arial"/>
                <w:b/>
                <w:sz w:val="24"/>
                <w:szCs w:val="24"/>
              </w:rPr>
              <w:t>TRUE</w:t>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55D30F3E" w14:textId="7CD66A9D" w:rsidR="007A1183" w:rsidRDefault="00774547" w:rsidP="007A1183">
      <w:pPr>
        <w:pStyle w:val="Heading3"/>
        <w:rPr>
          <w:lang w:val="en-GB"/>
        </w:rPr>
      </w:pPr>
      <w:r>
        <w:rPr>
          <w:lang w:val="en-GB"/>
        </w:rPr>
        <w:t>best_</w:t>
      </w:r>
      <w:r w:rsidR="00275491">
        <w:rPr>
          <w:lang w:val="en-GB"/>
        </w:rPr>
        <w:t>id_confidence_meas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4C71D7B" w:rsidR="007A1183" w:rsidRPr="00EC2317" w:rsidRDefault="000413A5" w:rsidP="000413A5">
            <w:pPr>
              <w:rPr>
                <w:lang w:val="en-GB"/>
              </w:rPr>
            </w:pPr>
            <w:r>
              <w:rPr>
                <w:lang w:val="en-GB"/>
              </w:rPr>
              <w:t>The</w:t>
            </w:r>
            <w:r w:rsidR="00275491">
              <w:rPr>
                <w:lang w:val="en-GB"/>
              </w:rPr>
              <w:t xml:space="preserve"> approach or database search</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0BD1EB40"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002F7D93">
              <w:t xml:space="preserve"> id_confidence_measure</w:t>
            </w:r>
            <w:r w:rsidR="002F7D93" w:rsidRPr="00E92C27">
              <w:rPr>
                <w:rFonts w:cs="Courier New"/>
              </w:rPr>
              <w:t xml:space="preserve"> </w:t>
            </w:r>
            <w:r w:rsidRPr="00E92C27">
              <w:rPr>
                <w:rFonts w:cs="Courier New"/>
              </w:rPr>
              <w:t>…</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2C1E2613" w:rsidR="007A1183" w:rsidRDefault="00335AE7" w:rsidP="007A1183">
      <w:pPr>
        <w:pStyle w:val="Heading3"/>
        <w:rPr>
          <w:lang w:val="en-GB"/>
        </w:rPr>
      </w:pPr>
      <w:r>
        <w:rPr>
          <w:lang w:val="en-GB"/>
        </w:rPr>
        <w:t>best_</w:t>
      </w:r>
      <w:r w:rsidR="002F7D93">
        <w:rPr>
          <w:lang w:val="en-GB"/>
        </w:rPr>
        <w:t>id_confidence_val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7A1183" w14:paraId="1AD5D67D" w14:textId="77777777">
        <w:tc>
          <w:tcPr>
            <w:tcW w:w="1617" w:type="dxa"/>
            <w:vAlign w:val="center"/>
          </w:tcPr>
          <w:p w14:paraId="38B22427" w14:textId="77777777" w:rsidR="007A1183" w:rsidRPr="00EC2317" w:rsidRDefault="007A1183" w:rsidP="007A1183">
            <w:pPr>
              <w:rPr>
                <w:b/>
                <w:lang w:val="en-GB"/>
              </w:rPr>
            </w:pPr>
            <w:r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260F4861" w14:textId="77777777" w:rsidR="000413A5" w:rsidRDefault="000413A5" w:rsidP="000413A5">
            <w:pPr>
              <w:pStyle w:val="Code"/>
              <w:rPr>
                <w:rFonts w:cs="Courier New"/>
              </w:rPr>
            </w:pPr>
            <w:r w:rsidRPr="00E92C27">
              <w:rPr>
                <w:rFonts w:cs="Courier New"/>
              </w:rPr>
              <w:t>…</w:t>
            </w:r>
          </w:p>
          <w:p w14:paraId="3358737A" w14:textId="3BE727DC"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2F7D93">
              <w:t>best</w:t>
            </w:r>
            <w:r w:rsidR="00596FE2">
              <w:t>_id_confidence</w:t>
            </w:r>
            <w:r w:rsidR="002F7D93">
              <w:t>_value</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16159A27" w:rsidR="007A1183" w:rsidRDefault="007A1183" w:rsidP="007A1183">
      <w:pPr>
        <w:pStyle w:val="Heading3"/>
        <w:rPr>
          <w:lang w:val="en-GB"/>
        </w:rPr>
      </w:pPr>
      <w:r w:rsidRPr="004218F0">
        <w:rPr>
          <w:lang w:val="en-GB"/>
        </w:rPr>
        <w:t>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lastRenderedPageBreak/>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5D4EAEBC" w:rsidR="00B21566" w:rsidRDefault="00B21566" w:rsidP="00B21566">
      <w:pPr>
        <w:pStyle w:val="Heading3"/>
        <w:rPr>
          <w:lang w:val="en-GB"/>
        </w:rPr>
      </w:pPr>
      <w:r w:rsidRPr="004218F0">
        <w:rPr>
          <w:lang w:val="en-GB"/>
        </w:rPr>
        <w:t>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08EDD11B" w:rsidR="007A1183" w:rsidRDefault="007A1183" w:rsidP="007A1183">
      <w:pPr>
        <w:pStyle w:val="Heading3"/>
        <w:rPr>
          <w:lang w:val="en-GB"/>
        </w:rPr>
      </w:pPr>
      <w:r w:rsidRPr="0031120E">
        <w:rPr>
          <w:lang w:val="en-GB"/>
        </w:rPr>
        <w:t>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r w:rsidR="002863E0">
              <w:rPr>
                <w:lang w:val="en-GB"/>
              </w:rPr>
              <w:t>co-efficient of varia</w:t>
            </w:r>
            <w:r w:rsidR="008B0D27">
              <w:rPr>
                <w:lang w:val="en-GB"/>
              </w:rPr>
              <w:t>tion</w:t>
            </w:r>
            <w:r w:rsidRPr="00EC2317">
              <w:rPr>
                <w:lang w:val="en-GB"/>
              </w:rPr>
              <w:t xml:space="preserve"> 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176"/>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176"/>
            <w:r w:rsidR="00F62896">
              <w:rPr>
                <w:rStyle w:val="CommentReference"/>
              </w:rPr>
              <w:commentReference w:id="176"/>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16F6714F" w14:textId="7D22E02D" w:rsidR="00397059" w:rsidRDefault="00397059" w:rsidP="00397059">
      <w:pPr>
        <w:pStyle w:val="Heading2"/>
        <w:rPr>
          <w:lang w:val="en-GB"/>
        </w:rPr>
      </w:pPr>
      <w:bookmarkStart w:id="177" w:name="_Toc491263071"/>
      <w:r>
        <w:rPr>
          <w:lang w:val="en-GB"/>
        </w:rPr>
        <w:lastRenderedPageBreak/>
        <w:t>Small Molecule</w:t>
      </w:r>
      <w:r w:rsidR="0083747F">
        <w:rPr>
          <w:lang w:val="en-GB"/>
        </w:rPr>
        <w:t xml:space="preserve"> Feature (SMF)</w:t>
      </w:r>
      <w:r>
        <w:rPr>
          <w:lang w:val="en-GB"/>
        </w:rPr>
        <w:t xml:space="preserve"> Section</w:t>
      </w:r>
      <w:bookmarkEnd w:id="177"/>
    </w:p>
    <w:p w14:paraId="4B61EDB9" w14:textId="6A5B9FCD" w:rsidR="00C65909"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 xml:space="preserve">ed. </w:t>
      </w:r>
      <w:r w:rsidR="00C65909">
        <w:rPr>
          <w:lang w:val="en-GB"/>
        </w:rPr>
        <w:t>However, for approaches that quantify individual isotopomers e.g. stable isotope labelling/flux studies, then each SMF row SHOULD represent a single isotopomers.</w:t>
      </w:r>
    </w:p>
    <w:p w14:paraId="172C8EA3" w14:textId="77777777" w:rsidR="00C65909" w:rsidRDefault="00C65909" w:rsidP="00397059">
      <w:pPr>
        <w:pStyle w:val="nobreak"/>
        <w:rPr>
          <w:lang w:val="en-GB"/>
        </w:rPr>
      </w:pPr>
    </w:p>
    <w:p w14:paraId="2085B626" w14:textId="52BC26E2" w:rsidR="00337F22" w:rsidRDefault="00CD61EE" w:rsidP="00397059">
      <w:pPr>
        <w:pStyle w:val="nobreak"/>
        <w:rPr>
          <w:lang w:val="en-GB"/>
        </w:rPr>
      </w:pPr>
      <w:r>
        <w:rPr>
          <w:lang w:val="en-GB"/>
        </w:rPr>
        <w:t>D</w:t>
      </w:r>
      <w:r w:rsidR="00337F22">
        <w:rPr>
          <w:lang w:val="en-GB"/>
        </w:rPr>
        <w:t>ifferent adducts or derivatives</w:t>
      </w:r>
      <w:r>
        <w:rPr>
          <w:lang w:val="en-GB"/>
        </w:rPr>
        <w:t xml:space="preserve"> and different charge states of individual </w:t>
      </w:r>
      <w:r w:rsidR="00337F22">
        <w:rPr>
          <w:lang w:val="en-GB"/>
        </w:rPr>
        <w:t>molecules</w:t>
      </w:r>
      <w:r>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0AD0BACB" w:rsidR="00B37131" w:rsidRPr="00EC2317" w:rsidRDefault="00826E0F" w:rsidP="00602E80">
            <w:pPr>
              <w:rPr>
                <w:lang w:val="en-GB"/>
              </w:rPr>
            </w:pPr>
            <w:r>
              <w:rPr>
                <w:lang w:val="en-GB"/>
              </w:rPr>
              <w:t>Integer</w:t>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072B4FF9" w:rsidR="00AE0684" w:rsidRPr="00AE0684" w:rsidRDefault="00826E0F" w:rsidP="00602E80">
            <w:pPr>
              <w:rPr>
                <w:lang w:val="en-GB"/>
              </w:rPr>
            </w:pPr>
            <w:r>
              <w:rPr>
                <w:lang w:val="en-GB"/>
              </w:rPr>
              <w:t>{SME_ID}</w:t>
            </w:r>
            <w:r w:rsidR="00AE0684">
              <w:rPr>
                <w:lang w:val="en-GB"/>
              </w:rPr>
              <w:t xml:space="preserve">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commentRangeStart w:id="178"/>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w:t>
            </w:r>
            <w:commentRangeEnd w:id="178"/>
            <w:r w:rsidR="00510F12">
              <w:rPr>
                <w:rStyle w:val="CommentReference"/>
              </w:rPr>
              <w:commentReference w:id="178"/>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lastRenderedPageBreak/>
              <w:t>Type:</w:t>
            </w:r>
          </w:p>
        </w:tc>
        <w:tc>
          <w:tcPr>
            <w:tcW w:w="8571" w:type="dxa"/>
          </w:tcPr>
          <w:p w14:paraId="3D62BC7D" w14:textId="4CD69510" w:rsidR="004919C6" w:rsidRPr="004919C6" w:rsidRDefault="004919C6" w:rsidP="00602E80">
            <w:pPr>
              <w:rPr>
                <w:lang w:val="en-GB"/>
              </w:rPr>
            </w:pPr>
            <w:commentRangeStart w:id="179"/>
            <w:r>
              <w:rPr>
                <w:lang w:val="en-GB"/>
              </w:rPr>
              <w:t>String</w:t>
            </w:r>
            <w:commentRangeEnd w:id="179"/>
            <w:r w:rsidR="00AB3335">
              <w:rPr>
                <w:rStyle w:val="CommentReference"/>
              </w:rPr>
              <w:commentReference w:id="179"/>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3CBCCC21" w14:textId="0F4EA6B2" w:rsidR="008D2CD1" w:rsidRDefault="008D2CD1" w:rsidP="008D2CD1">
      <w:pPr>
        <w:pStyle w:val="Heading3"/>
        <w:rPr>
          <w:lang w:val="en-GB"/>
        </w:rPr>
      </w:pPr>
      <w:r>
        <w:rPr>
          <w:lang w:val="en-GB"/>
        </w:rPr>
        <w:t>isotopom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D2CD1" w:rsidRPr="00EB122D" w14:paraId="1713015D" w14:textId="77777777" w:rsidTr="00EA36FF">
        <w:tc>
          <w:tcPr>
            <w:tcW w:w="1617" w:type="dxa"/>
            <w:vAlign w:val="center"/>
          </w:tcPr>
          <w:p w14:paraId="31EFEDF9" w14:textId="77777777" w:rsidR="008D2CD1" w:rsidRPr="00EC2317" w:rsidRDefault="008D2CD1" w:rsidP="00EA36FF">
            <w:pPr>
              <w:rPr>
                <w:b/>
                <w:lang w:val="en-GB"/>
              </w:rPr>
            </w:pPr>
            <w:r w:rsidRPr="00EC2317">
              <w:rPr>
                <w:b/>
                <w:lang w:val="en-GB"/>
              </w:rPr>
              <w:t>Description:</w:t>
            </w:r>
          </w:p>
        </w:tc>
        <w:tc>
          <w:tcPr>
            <w:tcW w:w="8571" w:type="dxa"/>
          </w:tcPr>
          <w:p w14:paraId="5C893715" w14:textId="7C68D24E" w:rsidR="008D2CD1" w:rsidRPr="004919C6" w:rsidRDefault="008D2CD1" w:rsidP="00EA36FF">
            <w:pPr>
              <w:rPr>
                <w:lang w:val="en-GB"/>
              </w:rPr>
            </w:pPr>
            <w:r>
              <w:rPr>
                <w:lang w:val="en-GB"/>
              </w:rPr>
              <w:t xml:space="preserve">If de-isotoping has not been performed, then the </w:t>
            </w:r>
            <w:r w:rsidR="00211A11">
              <w:rPr>
                <w:lang w:val="en-GB"/>
              </w:rPr>
              <w:t>isotopomer quantified MUST be reported here e.g. “+1”, “+2”, “13C peak” using cvParams, otherwise (i.e. for approaches where SMF rows are de-isotoped features) this MUST be null.</w:t>
            </w:r>
          </w:p>
        </w:tc>
      </w:tr>
      <w:tr w:rsidR="008D2CD1" w14:paraId="5D8EB299" w14:textId="77777777" w:rsidTr="00EA36FF">
        <w:tc>
          <w:tcPr>
            <w:tcW w:w="1617" w:type="dxa"/>
            <w:vAlign w:val="center"/>
          </w:tcPr>
          <w:p w14:paraId="4F28135E" w14:textId="77777777" w:rsidR="008D2CD1" w:rsidRPr="00EC2317" w:rsidRDefault="008D2CD1" w:rsidP="00EA36FF">
            <w:pPr>
              <w:rPr>
                <w:b/>
                <w:lang w:val="en-GB"/>
              </w:rPr>
            </w:pPr>
            <w:r w:rsidRPr="00EC2317">
              <w:rPr>
                <w:b/>
                <w:lang w:val="en-GB"/>
              </w:rPr>
              <w:t>Type:</w:t>
            </w:r>
          </w:p>
        </w:tc>
        <w:tc>
          <w:tcPr>
            <w:tcW w:w="8571" w:type="dxa"/>
          </w:tcPr>
          <w:p w14:paraId="4F7BDB08" w14:textId="77777777" w:rsidR="008D2CD1" w:rsidRPr="004919C6" w:rsidRDefault="008D2CD1" w:rsidP="00EA36FF">
            <w:pPr>
              <w:rPr>
                <w:lang w:val="en-GB"/>
              </w:rPr>
            </w:pPr>
            <w:r>
              <w:rPr>
                <w:lang w:val="en-GB"/>
              </w:rPr>
              <w:t>String</w:t>
            </w:r>
          </w:p>
        </w:tc>
      </w:tr>
      <w:tr w:rsidR="008D2CD1" w14:paraId="53FC0C2C" w14:textId="77777777" w:rsidTr="00EA36FF">
        <w:tc>
          <w:tcPr>
            <w:tcW w:w="1617" w:type="dxa"/>
            <w:vAlign w:val="center"/>
          </w:tcPr>
          <w:p w14:paraId="4666789D" w14:textId="77777777" w:rsidR="008D2CD1" w:rsidRPr="00EC2317" w:rsidRDefault="008D2CD1" w:rsidP="00EA36FF">
            <w:pPr>
              <w:rPr>
                <w:b/>
                <w:lang w:val="en-GB"/>
              </w:rPr>
            </w:pPr>
            <w:r>
              <w:rPr>
                <w:b/>
                <w:lang w:val="en-GB"/>
              </w:rPr>
              <w:t>Is Nullable:</w:t>
            </w:r>
          </w:p>
        </w:tc>
        <w:tc>
          <w:tcPr>
            <w:tcW w:w="8571" w:type="dxa"/>
          </w:tcPr>
          <w:p w14:paraId="642E017D" w14:textId="77777777" w:rsidR="008D2CD1" w:rsidRPr="00E92C27" w:rsidRDefault="008D2CD1" w:rsidP="00EA36FF">
            <w:pPr>
              <w:pStyle w:val="Code"/>
              <w:rPr>
                <w:rFonts w:cs="Courier New"/>
              </w:rPr>
            </w:pPr>
            <w:r>
              <w:rPr>
                <w:rFonts w:ascii="Arial" w:hAnsi="Arial" w:cs="Arial"/>
                <w:b/>
                <w:sz w:val="24"/>
                <w:szCs w:val="24"/>
              </w:rPr>
              <w:t>TRUE</w:t>
            </w:r>
          </w:p>
        </w:tc>
      </w:tr>
      <w:tr w:rsidR="008D2CD1" w14:paraId="6F3F5D01" w14:textId="77777777" w:rsidTr="00EA36FF">
        <w:tc>
          <w:tcPr>
            <w:tcW w:w="1617" w:type="dxa"/>
            <w:vAlign w:val="center"/>
          </w:tcPr>
          <w:p w14:paraId="076BE62E" w14:textId="77777777" w:rsidR="008D2CD1" w:rsidRPr="00EC2317" w:rsidRDefault="008D2CD1" w:rsidP="00EA36FF">
            <w:pPr>
              <w:rPr>
                <w:b/>
                <w:lang w:val="en-GB"/>
              </w:rPr>
            </w:pPr>
            <w:r w:rsidRPr="00EC2317">
              <w:rPr>
                <w:b/>
                <w:lang w:val="en-GB"/>
              </w:rPr>
              <w:t>Example:</w:t>
            </w:r>
          </w:p>
        </w:tc>
        <w:tc>
          <w:tcPr>
            <w:tcW w:w="8571" w:type="dxa"/>
          </w:tcPr>
          <w:p w14:paraId="516A1F4B" w14:textId="52FAF85D" w:rsidR="008D2CD1" w:rsidRPr="00E92C27" w:rsidRDefault="008D2CD1" w:rsidP="00EA36FF">
            <w:pPr>
              <w:pStyle w:val="Code"/>
              <w:rPr>
                <w:rFonts w:cs="Courier New"/>
              </w:rPr>
            </w:pPr>
            <w:r>
              <w:rPr>
                <w:rFonts w:cs="Courier New"/>
              </w:rPr>
              <w:t xml:space="preserve">SFH  SMF_ID    </w:t>
            </w:r>
            <w:r w:rsidRPr="00E92C27">
              <w:rPr>
                <w:rFonts w:cs="Courier New"/>
              </w:rPr>
              <w:t xml:space="preserve"> …  </w:t>
            </w:r>
            <w:r w:rsidR="00C65909">
              <w:rPr>
                <w:rFonts w:cs="Courier New"/>
              </w:rPr>
              <w:t>isotopomer</w:t>
            </w:r>
            <w:r>
              <w:rPr>
                <w:rFonts w:cs="Courier New"/>
              </w:rPr>
              <w:t xml:space="preserve">  …</w:t>
            </w:r>
            <w:r>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00C65909">
              <w:rPr>
                <w:rFonts w:cs="Courier New"/>
              </w:rPr>
              <w:t>[MS,MS:1000XX,”13C peak”,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3216C1A0" w:rsidR="00B37131" w:rsidRPr="004919C6" w:rsidRDefault="00B37131" w:rsidP="00646107">
            <w:pPr>
              <w:rPr>
                <w:lang w:val="en-GB"/>
              </w:rPr>
            </w:pPr>
            <w:r w:rsidRPr="004919C6">
              <w:rPr>
                <w:lang w:val="en-GB"/>
              </w:rPr>
              <w:t xml:space="preserve">The </w:t>
            </w:r>
            <w:r w:rsidR="00AB3335" w:rsidRPr="00AB3335">
              <w:rPr>
                <w:u w:val="single"/>
                <w:lang w:val="en-GB"/>
              </w:rPr>
              <w:t>exp</w:t>
            </w:r>
            <w:r w:rsidR="00AB3335">
              <w:rPr>
                <w:lang w:val="en-GB"/>
              </w:rPr>
              <w:t>erimenta</w:t>
            </w:r>
            <w:r w:rsidR="00CE6602">
              <w:rPr>
                <w:lang w:val="en-GB"/>
              </w:rPr>
              <w:t>l</w:t>
            </w:r>
            <w:r w:rsidR="00646107">
              <w:rPr>
                <w:lang w:val="en-GB"/>
              </w:rPr>
              <w:t xml:space="preserve">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r w:rsidR="00CF7B4B">
              <w:rPr>
                <w:lang w:val="en-GB"/>
              </w:rPr>
              <w:t xml:space="preserve"> For approaches that report isotopomers as SMF rows, then the m/z of the isotopomer MUST be reported here.</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6B8D5346" w14:textId="77777777" w:rsidR="00AB3335" w:rsidRDefault="00AB3335" w:rsidP="00AB3335">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B3335" w:rsidRPr="00EB122D" w14:paraId="1B1C3751" w14:textId="77777777" w:rsidTr="00EA36FF">
        <w:tc>
          <w:tcPr>
            <w:tcW w:w="1617" w:type="dxa"/>
            <w:vAlign w:val="center"/>
          </w:tcPr>
          <w:p w14:paraId="27C0A66F" w14:textId="77777777" w:rsidR="00AB3335" w:rsidRPr="00EC2317" w:rsidRDefault="00AB3335" w:rsidP="00EA36FF">
            <w:pPr>
              <w:rPr>
                <w:b/>
                <w:lang w:val="en-GB"/>
              </w:rPr>
            </w:pPr>
            <w:r w:rsidRPr="00EC2317">
              <w:rPr>
                <w:b/>
                <w:lang w:val="en-GB"/>
              </w:rPr>
              <w:t>Description:</w:t>
            </w:r>
          </w:p>
        </w:tc>
        <w:tc>
          <w:tcPr>
            <w:tcW w:w="8571" w:type="dxa"/>
          </w:tcPr>
          <w:p w14:paraId="24BDA97F" w14:textId="77777777" w:rsidR="00AB3335" w:rsidRPr="004919C6" w:rsidRDefault="00AB3335" w:rsidP="00EA36FF">
            <w:pPr>
              <w:rPr>
                <w:lang w:val="en-GB"/>
              </w:rPr>
            </w:pPr>
            <w:r w:rsidRPr="004919C6">
              <w:rPr>
                <w:lang w:val="en-GB"/>
              </w:rPr>
              <w:t xml:space="preserve">The </w:t>
            </w:r>
            <w:r>
              <w:rPr>
                <w:lang w:val="en-GB"/>
              </w:rPr>
              <w:t>feature’s charge value</w:t>
            </w:r>
            <w:r w:rsidRPr="004919C6">
              <w:rPr>
                <w:lang w:val="en-GB"/>
              </w:rPr>
              <w:t>.</w:t>
            </w:r>
          </w:p>
        </w:tc>
      </w:tr>
      <w:tr w:rsidR="00AB3335" w14:paraId="7BEE741A" w14:textId="77777777" w:rsidTr="00EA36FF">
        <w:tc>
          <w:tcPr>
            <w:tcW w:w="1617" w:type="dxa"/>
            <w:vAlign w:val="center"/>
          </w:tcPr>
          <w:p w14:paraId="2482F186" w14:textId="77777777" w:rsidR="00AB3335" w:rsidRPr="00EC2317" w:rsidRDefault="00AB3335" w:rsidP="00EA36FF">
            <w:pPr>
              <w:rPr>
                <w:b/>
                <w:lang w:val="en-GB"/>
              </w:rPr>
            </w:pPr>
            <w:r w:rsidRPr="00EC2317">
              <w:rPr>
                <w:b/>
                <w:lang w:val="en-GB"/>
              </w:rPr>
              <w:t>Type:</w:t>
            </w:r>
          </w:p>
        </w:tc>
        <w:tc>
          <w:tcPr>
            <w:tcW w:w="8571" w:type="dxa"/>
          </w:tcPr>
          <w:p w14:paraId="4E786604" w14:textId="77777777" w:rsidR="00AB3335" w:rsidRPr="004919C6" w:rsidRDefault="00AB3335" w:rsidP="00EA36FF">
            <w:pPr>
              <w:rPr>
                <w:lang w:val="en-GB"/>
              </w:rPr>
            </w:pPr>
            <w:r>
              <w:rPr>
                <w:lang w:val="en-GB"/>
              </w:rPr>
              <w:t>Integer</w:t>
            </w:r>
          </w:p>
        </w:tc>
      </w:tr>
      <w:tr w:rsidR="00AB3335" w14:paraId="6737F61E" w14:textId="77777777" w:rsidTr="00EA36FF">
        <w:tc>
          <w:tcPr>
            <w:tcW w:w="1617" w:type="dxa"/>
            <w:vAlign w:val="center"/>
          </w:tcPr>
          <w:p w14:paraId="05E902AF" w14:textId="77777777" w:rsidR="00AB3335" w:rsidRPr="00EC2317" w:rsidRDefault="00AB3335" w:rsidP="00EA36FF">
            <w:pPr>
              <w:rPr>
                <w:b/>
                <w:lang w:val="en-GB"/>
              </w:rPr>
            </w:pPr>
            <w:r>
              <w:rPr>
                <w:b/>
                <w:lang w:val="en-GB"/>
              </w:rPr>
              <w:t>Is Nullable:</w:t>
            </w:r>
          </w:p>
        </w:tc>
        <w:tc>
          <w:tcPr>
            <w:tcW w:w="8571" w:type="dxa"/>
          </w:tcPr>
          <w:p w14:paraId="5718A327" w14:textId="77777777" w:rsidR="00AB3335" w:rsidRPr="00E92C27" w:rsidRDefault="00AB3335" w:rsidP="00EA36FF">
            <w:pPr>
              <w:pStyle w:val="Code"/>
              <w:rPr>
                <w:rFonts w:cs="Courier New"/>
              </w:rPr>
            </w:pPr>
            <w:r>
              <w:rPr>
                <w:rFonts w:ascii="Arial" w:hAnsi="Arial" w:cs="Arial"/>
                <w:b/>
                <w:sz w:val="24"/>
                <w:szCs w:val="24"/>
              </w:rPr>
              <w:t>FALSE</w:t>
            </w:r>
          </w:p>
        </w:tc>
      </w:tr>
      <w:tr w:rsidR="00AB3335" w14:paraId="6E1F2C1F" w14:textId="77777777" w:rsidTr="00EA36FF">
        <w:tc>
          <w:tcPr>
            <w:tcW w:w="1617" w:type="dxa"/>
            <w:vAlign w:val="center"/>
          </w:tcPr>
          <w:p w14:paraId="68E9CCC4" w14:textId="77777777" w:rsidR="00AB3335" w:rsidRPr="00EC2317" w:rsidRDefault="00AB3335" w:rsidP="00EA36FF">
            <w:pPr>
              <w:rPr>
                <w:b/>
                <w:lang w:val="en-GB"/>
              </w:rPr>
            </w:pPr>
            <w:r w:rsidRPr="00EC2317">
              <w:rPr>
                <w:b/>
                <w:lang w:val="en-GB"/>
              </w:rPr>
              <w:t>Example:</w:t>
            </w:r>
          </w:p>
        </w:tc>
        <w:tc>
          <w:tcPr>
            <w:tcW w:w="8571" w:type="dxa"/>
          </w:tcPr>
          <w:p w14:paraId="6C615C4F" w14:textId="77777777" w:rsidR="00AB3335" w:rsidRPr="00E92C27" w:rsidRDefault="00AB3335" w:rsidP="00EA36FF">
            <w:pPr>
              <w:pStyle w:val="Code"/>
              <w:rPr>
                <w:rFonts w:cs="Courier New"/>
              </w:rPr>
            </w:pPr>
            <w:r>
              <w:rPr>
                <w:rFonts w:cs="Courier New"/>
              </w:rPr>
              <w:t xml:space="preserve">SFH  SMF_ID    </w:t>
            </w:r>
            <w:r w:rsidRPr="00E92C27">
              <w:rPr>
                <w:rFonts w:cs="Courier New"/>
              </w:rPr>
              <w:t xml:space="preserve"> …  </w:t>
            </w:r>
            <w:r>
              <w:rPr>
                <w:rFonts w:cs="Courier New"/>
              </w:rPr>
              <w:t>charge  …</w:t>
            </w:r>
            <w:r>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r>
        <w:rPr>
          <w:lang w:val="en-GB"/>
        </w:rPr>
        <w:t>retention_time_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 xml:space="preserve">Retention time start and end </w:t>
            </w:r>
            <w:r w:rsidR="005B5062">
              <w:rPr>
                <w:lang w:val="en-GB"/>
              </w:rPr>
              <w:lastRenderedPageBreak/>
              <w:t>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lastRenderedPageBreak/>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F11D949" w:rsidR="00B37131" w:rsidRDefault="00CE6602" w:rsidP="00B37131">
      <w:pPr>
        <w:pStyle w:val="Heading3"/>
        <w:rPr>
          <w:lang w:val="en-GB"/>
        </w:rPr>
      </w:pPr>
      <w:r>
        <w:rPr>
          <w:lang w:val="en-GB"/>
        </w:rPr>
        <w:t>abundance</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assay described in the metadata section MUST be reported. Null or zero values may be reported as appropriate</w:t>
            </w:r>
            <w:r w:rsidRPr="00EC2317">
              <w:rPr>
                <w:lang w:val="en-GB"/>
              </w:rPr>
              <w:t xml:space="preserve">. </w:t>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401CC3D9"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CE6602">
              <w:rPr>
                <w:rFonts w:cs="Courier New"/>
              </w:rPr>
              <w:t>abundance</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3EF753F1" w:rsidR="000573E4" w:rsidRPr="00CE6602" w:rsidRDefault="000573E4" w:rsidP="00602E80">
      <w:pPr>
        <w:pStyle w:val="ListParagraph"/>
        <w:numPr>
          <w:ilvl w:val="0"/>
          <w:numId w:val="55"/>
        </w:numPr>
        <w:rPr>
          <w:b/>
          <w:lang w:val="en-GB"/>
        </w:rPr>
      </w:pPr>
      <w:r>
        <w:rPr>
          <w:lang w:val="en-GB"/>
        </w:rPr>
        <w:t>Predicted retention time</w:t>
      </w:r>
    </w:p>
    <w:p w14:paraId="315C1001" w14:textId="68B3B2EA" w:rsidR="00CE6602" w:rsidRPr="00CE6602" w:rsidRDefault="00CE6602" w:rsidP="00602E80">
      <w:pPr>
        <w:pStyle w:val="ListParagraph"/>
        <w:numPr>
          <w:ilvl w:val="0"/>
          <w:numId w:val="55"/>
        </w:numPr>
        <w:rPr>
          <w:b/>
          <w:lang w:val="en-GB"/>
        </w:rPr>
      </w:pPr>
      <w:r>
        <w:rPr>
          <w:lang w:val="en-GB"/>
        </w:rPr>
        <w:t>CCS values</w:t>
      </w:r>
    </w:p>
    <w:p w14:paraId="50E39B4A" w14:textId="4D99F5D9" w:rsidR="00CE6602" w:rsidRPr="00CE6602" w:rsidRDefault="00CE6602" w:rsidP="00602E80">
      <w:pPr>
        <w:pStyle w:val="ListParagraph"/>
        <w:numPr>
          <w:ilvl w:val="0"/>
          <w:numId w:val="55"/>
        </w:numPr>
        <w:rPr>
          <w:b/>
          <w:lang w:val="en-GB"/>
        </w:rPr>
      </w:pPr>
      <w:r>
        <w:rPr>
          <w:lang w:val="en-GB"/>
        </w:rPr>
        <w:t>Two-dimensional retention times e.g. opt_retention_time1 opt_retention_time2</w:t>
      </w:r>
    </w:p>
    <w:p w14:paraId="26796E82" w14:textId="7F4DBFB1" w:rsidR="00CE6602" w:rsidRDefault="00CE6602" w:rsidP="00CE6602">
      <w:pPr>
        <w:rPr>
          <w:b/>
          <w:lang w:val="en-GB"/>
        </w:rPr>
      </w:pPr>
    </w:p>
    <w:p w14:paraId="45E851D1" w14:textId="70565CB6" w:rsidR="003A6D81" w:rsidRDefault="003A6D81" w:rsidP="003A6D81">
      <w:pPr>
        <w:pStyle w:val="Heading2"/>
        <w:rPr>
          <w:lang w:val="en-GB"/>
        </w:rPr>
      </w:pPr>
      <w:bookmarkStart w:id="180" w:name="_Toc491263072"/>
      <w:r>
        <w:rPr>
          <w:lang w:val="en-GB"/>
        </w:rPr>
        <w:t>Small Molecule Evidence (SME) Section</w:t>
      </w:r>
      <w:bookmarkEnd w:id="180"/>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lastRenderedPageBreak/>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EA6D7E" w:rsidR="003A6D81" w:rsidRPr="00EC2317" w:rsidRDefault="00B453D5"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64BBA90D"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45C81A97"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w:t>
            </w:r>
            <w:r w:rsidR="00B453D5">
              <w:rPr>
                <w:lang w:val="en-GB"/>
              </w:rPr>
              <w:t xml:space="preserve"> theoretical</w:t>
            </w:r>
            <w:r w:rsidR="001747EB">
              <w:rPr>
                <w:lang w:val="en-GB"/>
              </w:rPr>
              <w:t xml:space="preserve"> mass to charge</w:t>
            </w:r>
            <w:r w:rsidR="005E050B">
              <w:rPr>
                <w:lang w:val="en-GB"/>
              </w:rPr>
              <w:t xml:space="preserve"> (</w:t>
            </w:r>
            <w:r w:rsidR="001747EB">
              <w:rPr>
                <w:lang w:val="en-GB"/>
              </w:rPr>
              <w:t>in some cases this will be the derivatized form</w:t>
            </w:r>
            <w:r w:rsidR="00000FDF">
              <w:rPr>
                <w:lang w:val="en-GB"/>
              </w:rPr>
              <w:t>, including adducts and protons</w:t>
            </w:r>
            <w:r w:rsidR="00B453D5">
              <w:rPr>
                <w:lang w:val="en-GB"/>
              </w:rPr>
              <w:t>)</w:t>
            </w:r>
            <w:r w:rsidR="001D4C16">
              <w:rPr>
                <w:lang w:val="en-GB"/>
              </w:rPr>
              <w:t>.</w:t>
            </w:r>
          </w:p>
          <w:p w14:paraId="38F76424" w14:textId="77777777" w:rsidR="001D4C16" w:rsidRPr="00EC2317" w:rsidRDefault="001D4C16" w:rsidP="00602E80">
            <w:pPr>
              <w:rPr>
                <w:lang w:val="en-GB"/>
              </w:rPr>
            </w:pPr>
          </w:p>
          <w:p w14:paraId="05C9976B" w14:textId="428C9777" w:rsidR="001D4C16" w:rsidRPr="00EC2317" w:rsidRDefault="001D4C16" w:rsidP="00602E80">
            <w:pPr>
              <w:rPr>
                <w:lang w:val="en-GB"/>
              </w:rPr>
            </w:pPr>
            <w:r w:rsidRPr="00EC2317">
              <w:rPr>
                <w:lang w:val="en-GB"/>
              </w:rPr>
              <w:t xml:space="preserve">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lastRenderedPageBreak/>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F28E482" w14:textId="77777777" w:rsidR="00B453D5" w:rsidRDefault="00B453D5" w:rsidP="00B453D5">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453D5" w14:paraId="5171F317" w14:textId="77777777" w:rsidTr="00EA36FF">
        <w:tc>
          <w:tcPr>
            <w:tcW w:w="1617" w:type="dxa"/>
            <w:vAlign w:val="center"/>
          </w:tcPr>
          <w:p w14:paraId="6ED3204C" w14:textId="77777777" w:rsidR="00B453D5" w:rsidRPr="00EC2317" w:rsidRDefault="00B453D5" w:rsidP="00EA36FF">
            <w:pPr>
              <w:rPr>
                <w:b/>
                <w:lang w:val="en-GB"/>
              </w:rPr>
            </w:pPr>
            <w:r w:rsidRPr="00EC2317">
              <w:rPr>
                <w:b/>
                <w:lang w:val="en-GB"/>
              </w:rPr>
              <w:t>Description:</w:t>
            </w:r>
          </w:p>
        </w:tc>
        <w:tc>
          <w:tcPr>
            <w:tcW w:w="8571" w:type="dxa"/>
          </w:tcPr>
          <w:p w14:paraId="348AF1FB" w14:textId="77777777" w:rsidR="00B453D5" w:rsidRPr="00EC2317" w:rsidRDefault="00B453D5" w:rsidP="00EA36FF">
            <w:pPr>
              <w:rPr>
                <w:lang w:val="en-GB"/>
              </w:rPr>
            </w:pPr>
            <w:r w:rsidRPr="00EC2317">
              <w:rPr>
                <w:lang w:val="en-GB"/>
              </w:rPr>
              <w:t>A URI pointing to</w:t>
            </w:r>
            <w:r>
              <w:rPr>
                <w:lang w:val="en-GB"/>
              </w:rPr>
              <w:t xml:space="preserve"> the small molecule’s entry in a database </w:t>
            </w:r>
            <w:r w:rsidRPr="00EC2317">
              <w:rPr>
                <w:lang w:val="en-GB"/>
              </w:rPr>
              <w:t xml:space="preserve">(e.g., the small molecule’s </w:t>
            </w:r>
            <w:r>
              <w:rPr>
                <w:lang w:val="en-GB"/>
              </w:rPr>
              <w:t>HMDB, Chebi or KEGG</w:t>
            </w:r>
            <w:r w:rsidRPr="00EC2317">
              <w:rPr>
                <w:lang w:val="en-GB"/>
              </w:rPr>
              <w:t xml:space="preserve"> entry).</w:t>
            </w:r>
          </w:p>
        </w:tc>
      </w:tr>
      <w:tr w:rsidR="00B453D5" w14:paraId="301F31E5" w14:textId="77777777" w:rsidTr="00EA36FF">
        <w:tc>
          <w:tcPr>
            <w:tcW w:w="1617" w:type="dxa"/>
            <w:vAlign w:val="center"/>
          </w:tcPr>
          <w:p w14:paraId="1B878915" w14:textId="77777777" w:rsidR="00B453D5" w:rsidRPr="00EC2317" w:rsidRDefault="00B453D5" w:rsidP="00EA36FF">
            <w:pPr>
              <w:rPr>
                <w:b/>
                <w:lang w:val="en-GB"/>
              </w:rPr>
            </w:pPr>
            <w:r w:rsidRPr="00EC2317">
              <w:rPr>
                <w:b/>
                <w:lang w:val="en-GB"/>
              </w:rPr>
              <w:t>Type:</w:t>
            </w:r>
          </w:p>
        </w:tc>
        <w:tc>
          <w:tcPr>
            <w:tcW w:w="8571" w:type="dxa"/>
          </w:tcPr>
          <w:p w14:paraId="39A2A84C" w14:textId="77777777" w:rsidR="00B453D5" w:rsidRPr="00EC2317" w:rsidRDefault="00B453D5" w:rsidP="00EA36FF">
            <w:pPr>
              <w:rPr>
                <w:lang w:val="en-GB"/>
              </w:rPr>
            </w:pPr>
            <w:r w:rsidRPr="00EC2317">
              <w:rPr>
                <w:lang w:val="en-GB"/>
              </w:rPr>
              <w:t>URI</w:t>
            </w:r>
          </w:p>
        </w:tc>
      </w:tr>
      <w:tr w:rsidR="00B453D5" w14:paraId="7A06A9EC" w14:textId="77777777" w:rsidTr="00EA36FF">
        <w:tc>
          <w:tcPr>
            <w:tcW w:w="1617" w:type="dxa"/>
            <w:vAlign w:val="center"/>
          </w:tcPr>
          <w:p w14:paraId="37C9E034" w14:textId="77777777" w:rsidR="00B453D5" w:rsidRPr="00EC2317" w:rsidRDefault="00B453D5" w:rsidP="00EA36FF">
            <w:pPr>
              <w:rPr>
                <w:b/>
                <w:lang w:val="en-GB"/>
              </w:rPr>
            </w:pPr>
            <w:r>
              <w:rPr>
                <w:b/>
                <w:lang w:val="en-GB"/>
              </w:rPr>
              <w:t>Is Nullable:</w:t>
            </w:r>
          </w:p>
        </w:tc>
        <w:tc>
          <w:tcPr>
            <w:tcW w:w="8571" w:type="dxa"/>
          </w:tcPr>
          <w:p w14:paraId="56AB05B4" w14:textId="77777777" w:rsidR="00B453D5" w:rsidRPr="00E92C27" w:rsidRDefault="00B453D5" w:rsidP="00EA36FF">
            <w:pPr>
              <w:pStyle w:val="Code"/>
              <w:rPr>
                <w:rFonts w:cs="Courier New"/>
              </w:rPr>
            </w:pPr>
            <w:r>
              <w:rPr>
                <w:rFonts w:ascii="Arial" w:hAnsi="Arial" w:cs="Arial"/>
                <w:b/>
                <w:sz w:val="24"/>
                <w:szCs w:val="24"/>
              </w:rPr>
              <w:t>TRUE</w:t>
            </w:r>
          </w:p>
        </w:tc>
      </w:tr>
      <w:tr w:rsidR="00B453D5" w14:paraId="03EB17FC" w14:textId="77777777" w:rsidTr="00EA36FF">
        <w:tc>
          <w:tcPr>
            <w:tcW w:w="1617" w:type="dxa"/>
            <w:vAlign w:val="center"/>
          </w:tcPr>
          <w:p w14:paraId="6CB1B346" w14:textId="77777777" w:rsidR="00B453D5" w:rsidRPr="00EC2317" w:rsidRDefault="00B453D5" w:rsidP="00EA36FF">
            <w:pPr>
              <w:rPr>
                <w:b/>
                <w:lang w:val="en-GB"/>
              </w:rPr>
            </w:pPr>
            <w:r w:rsidRPr="00EC2317">
              <w:rPr>
                <w:b/>
                <w:lang w:val="en-GB"/>
              </w:rPr>
              <w:t>Example:</w:t>
            </w:r>
          </w:p>
        </w:tc>
        <w:tc>
          <w:tcPr>
            <w:tcW w:w="8571" w:type="dxa"/>
          </w:tcPr>
          <w:p w14:paraId="78377E09" w14:textId="77777777" w:rsidR="00B453D5" w:rsidRPr="00E92C27" w:rsidRDefault="00B453D5" w:rsidP="00EA36FF">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Pr="00F74BF6">
              <w:rPr>
                <w:rFonts w:cs="Courier New"/>
              </w:rPr>
              <w:t>http://www.hmdb.ca/metabolites/HMDB00054</w:t>
            </w:r>
          </w:p>
        </w:tc>
      </w:tr>
    </w:tbl>
    <w:p w14:paraId="45E91D36" w14:textId="69794C23" w:rsidR="003A6D81" w:rsidRDefault="00B453D5" w:rsidP="003A6D81">
      <w:pPr>
        <w:pStyle w:val="Heading3"/>
        <w:rPr>
          <w:lang w:val="en-GB"/>
        </w:rPr>
      </w:pPr>
      <w:r>
        <w:rPr>
          <w:lang w:val="en-GB"/>
        </w:rPr>
        <w:t>derivatized_for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60E244FC" w:rsidR="003A6D81" w:rsidRPr="00EC2317" w:rsidRDefault="00EA36FF" w:rsidP="00602E80">
            <w:pPr>
              <w:rPr>
                <w:lang w:val="en-GB"/>
              </w:rPr>
            </w:pPr>
            <w:r>
              <w:rPr>
                <w:lang w:val="en-GB"/>
              </w:rPr>
              <w:t xml:space="preserve">If a derivatized form has been analysed by MS, then the </w:t>
            </w:r>
            <w:r w:rsidR="00FF27D8">
              <w:rPr>
                <w:lang w:val="en-GB"/>
              </w:rPr>
              <w:t xml:space="preserve">functional group attached to the molecule should be </w:t>
            </w:r>
            <w:r w:rsidR="00903206">
              <w:rPr>
                <w:lang w:val="en-GB"/>
              </w:rPr>
              <w:t>reported</w:t>
            </w:r>
            <w:r w:rsidR="00FF27D8">
              <w:rPr>
                <w:lang w:val="en-GB"/>
              </w:rPr>
              <w:t xml:space="preserve"> here</w:t>
            </w:r>
            <w:r w:rsidR="00903206">
              <w:rPr>
                <w:lang w:val="en-GB"/>
              </w:rPr>
              <w:t xml:space="preserve">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67F36D3D" w:rsidR="00903206" w:rsidRPr="00BC4ED0" w:rsidRDefault="00903206" w:rsidP="00903206">
            <w:pPr>
              <w:pStyle w:val="Code"/>
              <w:rPr>
                <w:rFonts w:cs="Courier New"/>
              </w:rPr>
            </w:pPr>
            <w:r w:rsidRPr="00BC4ED0">
              <w:rPr>
                <w:rFonts w:cs="Courier New"/>
              </w:rPr>
              <w:t xml:space="preserve">SMH  identifier    …  </w:t>
            </w:r>
            <w:r w:rsidR="00FF27D8" w:rsidRPr="00FF27D8">
              <w:rPr>
                <w:rFonts w:cs="Courier New"/>
              </w:rPr>
              <w:t>derivatized_form</w:t>
            </w:r>
            <w:r w:rsidRPr="00BC4ED0">
              <w:rPr>
                <w:rFonts w:cs="Courier New"/>
              </w:rPr>
              <w:t xml:space="preserve">   …</w:t>
            </w:r>
            <w:r w:rsidRPr="00BC4ED0">
              <w:rPr>
                <w:rFonts w:cs="Courier New"/>
              </w:rPr>
              <w:br/>
              <w:t>SML  CID:00027395  …  [,</w:t>
            </w:r>
            <w:r>
              <w:rPr>
                <w:rFonts w:cs="Courier New"/>
              </w:rPr>
              <w:t>,</w:t>
            </w:r>
            <w:r w:rsidR="00FF27D8">
              <w:rPr>
                <w:rFonts w:cs="Courier New"/>
              </w:rPr>
              <w:t xml:space="preserve"> “TMS</w:t>
            </w:r>
            <w:r w:rsidRPr="00BC4ED0">
              <w:rPr>
                <w:rFonts w:cs="Courier New"/>
              </w:rPr>
              <w:t>”</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t>Type:</w:t>
            </w:r>
          </w:p>
        </w:tc>
        <w:tc>
          <w:tcPr>
            <w:tcW w:w="8571" w:type="dxa"/>
          </w:tcPr>
          <w:p w14:paraId="3D992A62" w14:textId="77777777" w:rsidR="00347318" w:rsidRPr="004919C6" w:rsidRDefault="00347318" w:rsidP="007B413E">
            <w:pPr>
              <w:rPr>
                <w:lang w:val="en-GB"/>
              </w:rPr>
            </w:pPr>
            <w:commentRangeStart w:id="181"/>
            <w:r>
              <w:rPr>
                <w:lang w:val="en-GB"/>
              </w:rPr>
              <w:t>String</w:t>
            </w:r>
            <w:commentRangeEnd w:id="181"/>
            <w:r w:rsidR="00B453D5">
              <w:rPr>
                <w:rStyle w:val="CommentReference"/>
              </w:rPr>
              <w:commentReference w:id="181"/>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72CDBD43" w:rsidR="003A6D81" w:rsidRPr="004919C6" w:rsidRDefault="003A6D81" w:rsidP="004C2D4A">
            <w:pPr>
              <w:rPr>
                <w:lang w:val="en-GB"/>
              </w:rPr>
            </w:pPr>
            <w:r w:rsidRPr="004919C6">
              <w:rPr>
                <w:lang w:val="en-GB"/>
              </w:rPr>
              <w:t xml:space="preserve">The </w:t>
            </w:r>
            <w:r w:rsidR="00B453D5" w:rsidRPr="00B453D5">
              <w:rPr>
                <w:u w:val="single"/>
                <w:lang w:val="en-GB"/>
              </w:rPr>
              <w:t>exp</w:t>
            </w:r>
            <w:r w:rsidR="00B453D5">
              <w:rPr>
                <w:lang w:val="en-GB"/>
              </w:rPr>
              <w:t>erimental</w:t>
            </w:r>
            <w:r>
              <w:rPr>
                <w:lang w:val="en-GB"/>
              </w:rPr>
              <w:t xml:space="preserve"> mass/charge value for the </w:t>
            </w:r>
            <w:r w:rsidR="00781E41">
              <w:rPr>
                <w:lang w:val="en-GB"/>
              </w:rPr>
              <w:t>precursor ion</w:t>
            </w:r>
            <w:r>
              <w:rPr>
                <w:lang w:val="en-GB"/>
              </w:rPr>
              <w:t>.</w:t>
            </w:r>
            <w:r w:rsidR="00B96A68">
              <w:rPr>
                <w:lang w:val="en-GB"/>
              </w:rPr>
              <w:t xml:space="preserve"> If </w:t>
            </w:r>
            <w:r w:rsidR="00781E41">
              <w:rPr>
                <w:lang w:val="en-GB"/>
              </w:rPr>
              <w:t xml:space="preserve">multiple adduct forms have been combined into a single identification event/search, then a single value e.g. for the </w:t>
            </w:r>
            <w:r w:rsidR="007B1D65">
              <w:rPr>
                <w:lang w:val="en-GB"/>
              </w:rPr>
              <w:t>protonated form</w:t>
            </w:r>
            <w:r w:rsidR="00781E41">
              <w:rPr>
                <w:lang w:val="en-GB"/>
              </w:rPr>
              <w:t xml:space="preserve">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r>
        <w:rPr>
          <w:lang w:val="en-GB"/>
        </w:rPr>
        <w:lastRenderedPageBreak/>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63AEC727" w:rsidR="006217B2" w:rsidRDefault="00B453D5" w:rsidP="006217B2">
      <w:pPr>
        <w:pStyle w:val="Heading3"/>
        <w:rPr>
          <w:lang w:val="en-GB"/>
        </w:rPr>
      </w:pPr>
      <w:r>
        <w:rPr>
          <w:lang w:val="en-GB"/>
        </w:rPr>
        <w:t>theoretical</w:t>
      </w:r>
      <w:r w:rsidR="006217B2">
        <w:rPr>
          <w:lang w:val="en-GB"/>
        </w:rPr>
        <w:t>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2A24A8F5" w:rsidR="006217B2" w:rsidRPr="004919C6" w:rsidRDefault="006217B2" w:rsidP="006217B2">
            <w:pPr>
              <w:rPr>
                <w:lang w:val="en-GB"/>
              </w:rPr>
            </w:pPr>
            <w:r w:rsidRPr="004919C6">
              <w:rPr>
                <w:lang w:val="en-GB"/>
              </w:rPr>
              <w:t xml:space="preserve">The </w:t>
            </w:r>
            <w:r w:rsidR="00B453D5">
              <w:rPr>
                <w:lang w:val="en-GB"/>
              </w:rPr>
              <w:t>theoretical</w:t>
            </w:r>
            <w:r>
              <w:rPr>
                <w:lang w:val="en-GB"/>
              </w:rPr>
              <w:t xml:space="preserve">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194DBE3E"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sidR="007B1D65">
              <w:rPr>
                <w:rFonts w:cs="Courier New"/>
              </w:rPr>
              <w:t>theoretical</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1A26AD13"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FC63F7">
              <w:rPr>
                <w:lang w:val="en-GB"/>
              </w:rPr>
              <w:t xml:space="preserve">If a separate spectrum file has been used for fragmentation spectrum, this MUST be reported in the meta-data section as </w:t>
            </w:r>
            <w:r w:rsidR="00FC63F7" w:rsidRPr="00FC63F7">
              <w:rPr>
                <w:lang w:val="en-GB"/>
              </w:rPr>
              <w:t xml:space="preserve">additional ms_runs. </w:t>
            </w:r>
            <w:r w:rsidRPr="00EC2317">
              <w:rPr>
                <w:lang w:val="en-GB"/>
              </w:rPr>
              <w:t xml:space="preserve">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004B5952">
              <w:rPr>
                <w:lang w:val="en-GB"/>
              </w:rPr>
              <w:t xml:space="preserve"> (including references to chromatograms where these are used to inform identification)</w:t>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182"/>
            <w:r>
              <w:rPr>
                <w:rFonts w:ascii="Arial" w:hAnsi="Arial" w:cs="Arial"/>
                <w:b/>
                <w:sz w:val="24"/>
                <w:szCs w:val="24"/>
              </w:rPr>
              <w:t>FALSE</w:t>
            </w:r>
            <w:commentRangeEnd w:id="182"/>
            <w:r>
              <w:rPr>
                <w:rStyle w:val="CommentReference"/>
                <w:rFonts w:ascii="Arial" w:hAnsi="Arial"/>
                <w:lang w:val="en-US"/>
              </w:rPr>
              <w:commentReference w:id="182"/>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35489" w:rsidR="00D76F84" w:rsidRPr="00EC2317" w:rsidRDefault="00D76F84" w:rsidP="00D22EAC">
            <w:pPr>
              <w:rPr>
                <w:lang w:val="en-GB"/>
              </w:rPr>
            </w:pPr>
            <w:r>
              <w:rPr>
                <w:lang w:val="en-GB"/>
              </w:rPr>
              <w:t xml:space="preserve">The </w:t>
            </w:r>
            <w:r w:rsidR="002115DB">
              <w:rPr>
                <w:lang w:val="en-GB"/>
              </w:rPr>
              <w:t xml:space="preserve">database </w:t>
            </w:r>
            <w:r w:rsidR="00DA1350">
              <w:rPr>
                <w:lang w:val="en-GB"/>
              </w:rPr>
              <w:t>search</w:t>
            </w:r>
            <w:r w:rsidR="002115DB">
              <w:rPr>
                <w:lang w:val="en-GB"/>
              </w:rPr>
              <w:t xml:space="preserve">,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183"/>
            <w:r>
              <w:rPr>
                <w:rFonts w:ascii="Arial" w:hAnsi="Arial" w:cs="Arial"/>
                <w:b/>
                <w:sz w:val="24"/>
                <w:szCs w:val="24"/>
              </w:rPr>
              <w:t>FALSE</w:t>
            </w:r>
            <w:commentRangeEnd w:id="183"/>
            <w:r w:rsidR="007B4EDF">
              <w:rPr>
                <w:rStyle w:val="CommentReference"/>
                <w:rFonts w:ascii="Arial" w:hAnsi="Arial"/>
                <w:lang w:val="en-US"/>
              </w:rPr>
              <w:commentReference w:id="183"/>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61C4FFF8"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E42164" w:rsidRPr="00E42164">
              <w:rPr>
                <w:rFonts w:cs="Courier New"/>
              </w:rPr>
              <w:t>identification_method</w:t>
            </w:r>
            <w:r w:rsidR="00D76F84" w:rsidRPr="00E92C27">
              <w:rPr>
                <w:rFonts w:cs="Courier New"/>
              </w:rPr>
              <w:t>…</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0C04AE6D"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w:t>
            </w:r>
            <w:r w:rsidR="006E79BB">
              <w:rPr>
                <w:lang w:val="en-GB"/>
              </w:rPr>
              <w:t>ms level</w:t>
            </w:r>
            <w:r w:rsidR="00DC080B">
              <w:rPr>
                <w:lang w:val="en-GB"/>
              </w:rPr>
              <w:t>=</w:t>
            </w:r>
            <w:r w:rsidR="003A6D20">
              <w:rPr>
                <w:lang w:val="en-GB"/>
              </w:rPr>
              <w:t xml:space="preserve">1” or from an MS2 fragmentation spectrum = </w:t>
            </w:r>
            <w:r w:rsidR="006E79BB">
              <w:rPr>
                <w:lang w:val="en-GB"/>
              </w:rPr>
              <w:t>“ms level</w:t>
            </w:r>
            <w:r w:rsidR="00DC080B">
              <w:rPr>
                <w:lang w:val="en-GB"/>
              </w:rPr>
              <w:t>=</w:t>
            </w:r>
            <w:r w:rsidR="003A6D20">
              <w:rPr>
                <w:lang w:val="en-GB"/>
              </w:rPr>
              <w:t>2</w:t>
            </w:r>
            <w:r w:rsidR="006E79BB">
              <w:rPr>
                <w:lang w:val="en-GB"/>
              </w:rPr>
              <w:t>”</w:t>
            </w:r>
            <w:r w:rsidR="003A6D20">
              <w:rPr>
                <w:lang w:val="en-GB"/>
              </w:rPr>
              <w:t xml:space="preserve">. </w:t>
            </w:r>
            <w:r w:rsidR="007F71CA">
              <w:rPr>
                <w:lang w:val="en-GB"/>
              </w:rPr>
              <w:t>For</w:t>
            </w:r>
            <w:r w:rsidR="00AD3964">
              <w:rPr>
                <w:lang w:val="en-GB"/>
              </w:rPr>
              <w:t xml:space="preserve"> direct fragmentation or </w:t>
            </w:r>
            <w:r w:rsidR="007F71CA">
              <w:rPr>
                <w:lang w:val="en-GB"/>
              </w:rPr>
              <w:t xml:space="preserve"> data independent approaches where fragmentation data is used, </w:t>
            </w:r>
            <w:r w:rsidR="006E79BB">
              <w:rPr>
                <w:lang w:val="en-GB"/>
              </w:rPr>
              <w:t xml:space="preserve">appropriate CV terms SHOULD be used </w:t>
            </w:r>
            <w:r w:rsidR="007F71CA">
              <w:rPr>
                <w:lang w:val="en-GB"/>
              </w:rPr>
              <w:t>.</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196FE8BD" w:rsidR="008B25CD" w:rsidRPr="00EC2317" w:rsidRDefault="006E79BB" w:rsidP="00110053">
            <w:pPr>
              <w:rPr>
                <w:lang w:val="en-GB"/>
              </w:rPr>
            </w:pPr>
            <w:r>
              <w:rPr>
                <w:lang w:val="en-GB"/>
              </w:rPr>
              <w:t>Paramet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034DDF74"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6E79BB">
              <w:rPr>
                <w:rFonts w:cs="Courier New"/>
              </w:rPr>
              <w:t>[MS,MS:100</w:t>
            </w:r>
            <w:r w:rsidR="00F22729">
              <w:rPr>
                <w:rFonts w:cs="Courier New"/>
              </w:rPr>
              <w:t>511</w:t>
            </w:r>
            <w:r w:rsidR="006E79BB">
              <w:rPr>
                <w:rFonts w:cs="Courier New"/>
              </w:rPr>
              <w:t>,”ms level”,</w:t>
            </w:r>
            <w:r w:rsidR="00F22729">
              <w:rPr>
                <w:rFonts w:cs="Courier New"/>
              </w:rPr>
              <w:t>2</w:t>
            </w:r>
            <w:r w:rsidR="006E79BB">
              <w:rPr>
                <w:rFonts w:cs="Courier New"/>
              </w:rPr>
              <w:t>]</w:t>
            </w:r>
            <w:r w:rsidR="003A6D20">
              <w:rPr>
                <w:rFonts w:cs="Courier New"/>
              </w:rPr>
              <w:t xml:space="preserve">         </w:t>
            </w:r>
            <w:r w:rsidRPr="00E92C27">
              <w:rPr>
                <w:rFonts w:cs="Courier New"/>
              </w:rPr>
              <w:t xml:space="preserve">  …</w:t>
            </w:r>
          </w:p>
        </w:tc>
      </w:tr>
    </w:tbl>
    <w:p w14:paraId="3BC574BC" w14:textId="4EAE2234" w:rsidR="00D76F84" w:rsidRDefault="00957EAC" w:rsidP="00D76F84">
      <w:pPr>
        <w:pStyle w:val="Heading3"/>
        <w:rPr>
          <w:lang w:val="en-GB"/>
        </w:rPr>
      </w:pPr>
      <w:r>
        <w:rPr>
          <w:lang w:val="en-GB"/>
        </w:rPr>
        <w:t>id_</w:t>
      </w:r>
      <w:r w:rsidR="00BD2D74">
        <w:rPr>
          <w:lang w:val="en-GB"/>
        </w:rPr>
        <w:t>confidence_</w:t>
      </w:r>
      <w:r>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7BEB568B"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lastRenderedPageBreak/>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6FCCCF19" w:rsidR="00D76F84" w:rsidRDefault="00D76F84" w:rsidP="00BD1F22">
            <w:pPr>
              <w:pStyle w:val="Code"/>
              <w:rPr>
                <w:rFonts w:cs="Courier New"/>
              </w:rPr>
            </w:pPr>
            <w:r>
              <w:rPr>
                <w:rFonts w:cs="Courier New"/>
              </w:rPr>
              <w:t xml:space="preserve">MTD  </w:t>
            </w:r>
            <w:r w:rsidR="00D23186">
              <w:t>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7B4D1268"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34E4F64F" w:rsidR="003A6D81" w:rsidRPr="00EC2317" w:rsidRDefault="008D577B" w:rsidP="00602E80">
            <w:pPr>
              <w:rPr>
                <w:lang w:val="en-GB"/>
              </w:rPr>
            </w:pPr>
            <w:r>
              <w:rPr>
                <w:lang w:val="en-GB"/>
              </w:rPr>
              <w:t xml:space="preserve">The rank of this identification from this </w:t>
            </w:r>
            <w:r w:rsidR="002C4B7A">
              <w:rPr>
                <w:lang w:val="en-GB"/>
              </w:rPr>
              <w:t>approach</w:t>
            </w:r>
            <w:r>
              <w:rPr>
                <w:lang w:val="en-GB"/>
              </w:rPr>
              <w:t xml:space="preserv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05AAB39F"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8B77AE">
              <w:rPr>
                <w:rFonts w:cs="Courier New"/>
              </w:rPr>
              <w:t xml:space="preserve">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30E216FE" w:rsidR="003A6D81" w:rsidRPr="00EC2317" w:rsidRDefault="003A6D81" w:rsidP="00FA0E48">
            <w:pPr>
              <w:rPr>
                <w:lang w:val="en-GB"/>
              </w:rPr>
            </w:pPr>
            <w:r w:rsidRPr="00EC2317">
              <w:rPr>
                <w:lang w:val="en-GB"/>
              </w:rP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84" w:name="_Toc491263073"/>
      <w:bookmarkStart w:id="185" w:name="_Toc111817895"/>
      <w:bookmarkStart w:id="186" w:name="_Toc118017570"/>
      <w:r>
        <w:t>Non-</w:t>
      </w:r>
      <w:r w:rsidR="002341EA">
        <w:t>supported use cases</w:t>
      </w:r>
      <w:bookmarkEnd w:id="184"/>
    </w:p>
    <w:p w14:paraId="003FDF73" w14:textId="77777777" w:rsidR="00D959A2" w:rsidRDefault="00D959A2" w:rsidP="0016484B">
      <w:pPr>
        <w:pStyle w:val="nobreak"/>
      </w:pPr>
    </w:p>
    <w:p w14:paraId="2D6BE345" w14:textId="1D23564F"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w:t>
      </w:r>
      <w:r w:rsidR="008F189E">
        <w:t>y supported in mzTab version 1.1-M</w:t>
      </w:r>
      <w:r w:rsidR="0088507E">
        <w:t>.</w:t>
      </w:r>
      <w:r>
        <w:t xml:space="preserve"> They may be implemented in future versions of the standard.</w:t>
      </w:r>
    </w:p>
    <w:p w14:paraId="2BB465F9" w14:textId="70C88429" w:rsidR="00D959A2" w:rsidRDefault="00D959A2" w:rsidP="0016484B"/>
    <w:p w14:paraId="57830F48" w14:textId="0856560C" w:rsidR="008F189E" w:rsidRDefault="008F189E" w:rsidP="0016484B">
      <w:r w:rsidRPr="00B53651">
        <w:rPr>
          <w:highlight w:val="yellow"/>
        </w:rPr>
        <w:t>Examples?</w:t>
      </w:r>
    </w:p>
    <w:p w14:paraId="1DC4A92D" w14:textId="77777777" w:rsidR="008F189E" w:rsidRDefault="008F189E" w:rsidP="0016484B"/>
    <w:p w14:paraId="42B8D8D3" w14:textId="77777777" w:rsidR="00494290" w:rsidRDefault="00494290" w:rsidP="00494290">
      <w:pPr>
        <w:pStyle w:val="Heading1"/>
      </w:pPr>
      <w:bookmarkStart w:id="187" w:name="_Toc491263074"/>
      <w:r>
        <w:t>Conclusions</w:t>
      </w:r>
      <w:bookmarkEnd w:id="187"/>
    </w:p>
    <w:p w14:paraId="4862E88C" w14:textId="77777777" w:rsidR="00D959A2" w:rsidRDefault="00D959A2" w:rsidP="0016484B"/>
    <w:p w14:paraId="15803128" w14:textId="2443DDA8"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small molecule pipelines</w:t>
      </w:r>
      <w:r w:rsidRPr="00A329E2">
        <w:rPr>
          <w:lang w:val="en-GB"/>
        </w:rPr>
        <w:t xml:space="preserve">, in the context of a </w:t>
      </w:r>
      <w:r w:rsidR="00752285">
        <w:rPr>
          <w:lang w:val="en-GB"/>
        </w:rPr>
        <w:t>metabolomics or lipidomics</w:t>
      </w:r>
      <w:r w:rsidRPr="00A329E2">
        <w:rPr>
          <w:lang w:val="en-GB"/>
        </w:rPr>
        <w:t xml:space="preserve">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w:t>
      </w:r>
      <w:r w:rsidR="00B967E7">
        <w:rPr>
          <w:lang w:val="en-GB"/>
        </w:rPr>
        <w:t xml:space="preserve"> and </w:t>
      </w:r>
      <w:r w:rsidR="00B967E7" w:rsidRPr="00B967E7">
        <w:rPr>
          <w:highlight w:val="yellow"/>
          <w:lang w:val="en-GB"/>
        </w:rPr>
        <w:t>XXX</w:t>
      </w:r>
      <w:r w:rsidRPr="00A329E2">
        <w:rPr>
          <w:lang w:val="en-GB"/>
        </w:rPr>
        <w:t>.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88" w:name="_Toc491263075"/>
      <w:commentRangeStart w:id="189"/>
      <w:r w:rsidRPr="00D77D22">
        <w:t xml:space="preserve">Authors </w:t>
      </w:r>
      <w:commentRangeEnd w:id="189"/>
      <w:r w:rsidR="00C22BB3">
        <w:rPr>
          <w:rStyle w:val="CommentReference"/>
          <w:b w:val="0"/>
          <w:bCs w:val="0"/>
          <w:kern w:val="0"/>
        </w:rPr>
        <w:commentReference w:id="189"/>
      </w:r>
      <w:bookmarkEnd w:id="188"/>
    </w:p>
    <w:bookmarkEnd w:id="185"/>
    <w:bookmarkEnd w:id="186"/>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lastRenderedPageBreak/>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26" w:history="1">
        <w:r>
          <w:rPr>
            <w:rStyle w:val="Hyperlink"/>
          </w:rPr>
          <w:t>hhe</w:t>
        </w:r>
        <w:r w:rsidRPr="00F00CE7">
          <w:rPr>
            <w:rStyle w:val="Hyperlink"/>
          </w:rPr>
          <w:t>@ebi.ac.uk</w:t>
        </w:r>
      </w:hyperlink>
      <w:r>
        <w:t>)</w:t>
      </w:r>
      <w:r w:rsidR="005B1AC1">
        <w:t>, Juan Antonio Vizcaíno (</w:t>
      </w:r>
      <w:hyperlink r:id="rId27"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190" w:name="_Toc491263076"/>
      <w:r>
        <w:t>Contributors</w:t>
      </w:r>
      <w:bookmarkEnd w:id="190"/>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191" w:name="_Toc491263077"/>
      <w:commentRangeStart w:id="192"/>
      <w:r w:rsidRPr="00D77D22">
        <w:t>References</w:t>
      </w:r>
      <w:commentRangeEnd w:id="192"/>
      <w:r w:rsidR="00980E0E">
        <w:rPr>
          <w:rStyle w:val="CommentReference"/>
          <w:b w:val="0"/>
          <w:bCs w:val="0"/>
          <w:kern w:val="0"/>
        </w:rPr>
        <w:commentReference w:id="192"/>
      </w:r>
      <w:bookmarkEnd w:id="191"/>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193" w:name="_Toc526008660"/>
      <w:bookmarkStart w:id="194" w:name="_Toc153690678"/>
      <w:bookmarkStart w:id="195" w:name="_Toc155584023"/>
      <w:bookmarkStart w:id="196" w:name="_Toc156877875"/>
    </w:p>
    <w:p w14:paraId="3C3CDC6E" w14:textId="77777777" w:rsidR="007A1183" w:rsidRPr="008B6BE0" w:rsidRDefault="007A1183" w:rsidP="007A1183">
      <w:pPr>
        <w:pStyle w:val="Heading1"/>
      </w:pPr>
      <w:r w:rsidRPr="009F3B64">
        <w:t xml:space="preserve"> </w:t>
      </w:r>
      <w:bookmarkStart w:id="197" w:name="_Toc491263078"/>
      <w:r w:rsidRPr="008B6BE0">
        <w:t>Intellectual Property Statement</w:t>
      </w:r>
      <w:bookmarkEnd w:id="193"/>
      <w:bookmarkEnd w:id="194"/>
      <w:bookmarkEnd w:id="195"/>
      <w:bookmarkEnd w:id="196"/>
      <w:bookmarkEnd w:id="197"/>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198" w:name="_Toc491263079"/>
      <w:r w:rsidRPr="00FC4E18">
        <w:t>TradeMark Section</w:t>
      </w:r>
      <w:bookmarkEnd w:id="198"/>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199" w:name="_Toc153687291"/>
      <w:bookmarkStart w:id="200" w:name="_Toc155584024"/>
      <w:bookmarkStart w:id="201" w:name="_Toc156877876"/>
      <w:bookmarkStart w:id="202" w:name="_Toc491263080"/>
      <w:r w:rsidRPr="008B6BE0">
        <w:t>Copyright Notice</w:t>
      </w:r>
      <w:bookmarkEnd w:id="199"/>
      <w:bookmarkEnd w:id="200"/>
      <w:bookmarkEnd w:id="201"/>
      <w:bookmarkEnd w:id="202"/>
    </w:p>
    <w:p w14:paraId="0FBEF931" w14:textId="4E2970AE" w:rsidR="007A1183" w:rsidRDefault="007A1183" w:rsidP="007A1183">
      <w:pPr>
        <w:jc w:val="both"/>
      </w:pPr>
      <w:r>
        <w:t>Copyright (C) Proteomics Standards Initiative (</w:t>
      </w:r>
      <w:r w:rsidR="002B2979">
        <w:t>201</w:t>
      </w:r>
      <w:r w:rsidR="000B4F29">
        <w:t>7</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33177438"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03" w:name="29"/>
      <w:bookmarkStart w:id="204" w:name="30"/>
      <w:bookmarkStart w:id="205" w:name="31"/>
      <w:bookmarkEnd w:id="203"/>
      <w:bookmarkEnd w:id="204"/>
      <w:bookmarkEnd w:id="205"/>
    </w:p>
    <w:sectPr w:rsidR="007A1183" w:rsidRPr="00507A7E" w:rsidSect="007A1183">
      <w:headerReference w:type="default" r:id="rId28"/>
      <w:footerReference w:type="default" r:id="rId29"/>
      <w:headerReference w:type="first" r:id="rId30"/>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ones, Andy" w:date="2017-08-07T09:31:00Z" w:initials="JA">
    <w:p w14:paraId="1F351398" w14:textId="1C8B4548" w:rsidR="00E94F6E" w:rsidRDefault="00E94F6E">
      <w:pPr>
        <w:pStyle w:val="CommentText"/>
      </w:pPr>
      <w:r>
        <w:rPr>
          <w:rStyle w:val="CommentReference"/>
        </w:rPr>
        <w:annotationRef/>
      </w:r>
      <w:r>
        <w:t>To confirm whether we want document flagged in this way.</w:t>
      </w:r>
    </w:p>
  </w:comment>
  <w:comment w:id="6" w:author="Jones, Andy" w:date="2017-08-07T12:44:00Z" w:initials="JA">
    <w:p w14:paraId="06C2FA16" w14:textId="195F2406" w:rsidR="00E94F6E" w:rsidRDefault="00E94F6E">
      <w:pPr>
        <w:pStyle w:val="CommentText"/>
      </w:pPr>
      <w:r>
        <w:rPr>
          <w:rStyle w:val="CommentReference"/>
        </w:rPr>
        <w:annotationRef/>
      </w:r>
      <w:r>
        <w:t>Some junk styling messing up table, will fix later</w:t>
      </w:r>
    </w:p>
  </w:comment>
  <w:comment w:id="22" w:author="Andy Jones" w:date="2017-08-23T13:59:00Z" w:initials="AJ">
    <w:p w14:paraId="4CBA70DB" w14:textId="68BE7684" w:rsidR="00E94F6E" w:rsidRDefault="00E94F6E">
      <w:pPr>
        <w:pStyle w:val="CommentText"/>
      </w:pPr>
      <w:r>
        <w:rPr>
          <w:rStyle w:val="CommentReference"/>
        </w:rPr>
        <w:annotationRef/>
      </w:r>
      <w:r>
        <w:t>Relation to ISA-TAB</w:t>
      </w:r>
    </w:p>
  </w:comment>
  <w:comment w:id="61" w:author="Andy Jones" w:date="2017-08-22T12:14:00Z" w:initials="AJ">
    <w:p w14:paraId="443A1188" w14:textId="56A6E344" w:rsidR="00E94F6E" w:rsidRDefault="00E94F6E">
      <w:pPr>
        <w:pStyle w:val="CommentText"/>
      </w:pPr>
      <w:r>
        <w:rPr>
          <w:rStyle w:val="CommentReference"/>
        </w:rPr>
        <w:annotationRef/>
      </w:r>
      <w:r>
        <w:t>This section needs an update to mention about possibility for multiplexing in metabolomics</w:t>
      </w:r>
    </w:p>
    <w:p w14:paraId="5B697C72" w14:textId="44816680" w:rsidR="00E94F6E" w:rsidRDefault="00E94F6E">
      <w:pPr>
        <w:pStyle w:val="CommentText"/>
      </w:pPr>
    </w:p>
    <w:p w14:paraId="334608DA" w14:textId="4979B88B" w:rsidR="00E94F6E" w:rsidRDefault="00E94F6E">
      <w:pPr>
        <w:pStyle w:val="CommentText"/>
      </w:pPr>
      <w:r>
        <w:t>Multiplexing not really done now, so either remove this section or change it to be a section about how to report positive vs negative mode for example</w:t>
      </w:r>
    </w:p>
  </w:comment>
  <w:comment w:id="137" w:author="Jones, Andy" w:date="2017-08-20T14:11:00Z" w:initials="JA">
    <w:p w14:paraId="4CFDA639" w14:textId="207A4E23" w:rsidR="00E94F6E" w:rsidRDefault="00E94F6E">
      <w:pPr>
        <w:pStyle w:val="CommentText"/>
      </w:pPr>
      <w:r>
        <w:rPr>
          <w:rStyle w:val="CommentReference"/>
        </w:rPr>
        <w:annotationRef/>
      </w:r>
      <w:r>
        <w:t>Split this section into “Core”, then “Proteomics”, then “Metabolomics” – depending on decision of how to proceed with joint development</w:t>
      </w:r>
    </w:p>
    <w:p w14:paraId="7669FFB8" w14:textId="77777777" w:rsidR="00E94F6E" w:rsidRDefault="00E94F6E">
      <w:pPr>
        <w:pStyle w:val="CommentText"/>
      </w:pPr>
    </w:p>
    <w:p w14:paraId="5B842509" w14:textId="77777777" w:rsidR="00E94F6E" w:rsidRDefault="00E94F6E">
      <w:pPr>
        <w:pStyle w:val="CommentText"/>
      </w:pPr>
    </w:p>
    <w:p w14:paraId="778DB963" w14:textId="77777777" w:rsidR="00E94F6E" w:rsidRDefault="00E94F6E">
      <w:pPr>
        <w:pStyle w:val="CommentText"/>
      </w:pPr>
    </w:p>
  </w:comment>
  <w:comment w:id="139" w:author="Andy Jones" w:date="2017-08-23T09:49:00Z" w:initials="AJ">
    <w:p w14:paraId="12438C41" w14:textId="02CEBA5B" w:rsidR="00E94F6E" w:rsidRDefault="00E94F6E">
      <w:pPr>
        <w:pStyle w:val="CommentText"/>
      </w:pPr>
      <w:r>
        <w:rPr>
          <w:rStyle w:val="CommentReference"/>
        </w:rPr>
        <w:annotationRef/>
      </w:r>
      <w:r>
        <w:t>Instrument[1-n] makes no sense, since instrument cannot be referenced from ms_run, so even if multiple instruments are reported, they cannot be interpreted.</w:t>
      </w:r>
    </w:p>
  </w:comment>
  <w:comment w:id="140" w:author="Andy Jones" w:date="2017-08-22T12:37:00Z" w:initials="AJ">
    <w:p w14:paraId="63297937" w14:textId="74024BC0" w:rsidR="00E94F6E" w:rsidRDefault="00E94F6E">
      <w:pPr>
        <w:pStyle w:val="CommentText"/>
      </w:pPr>
      <w:r>
        <w:rPr>
          <w:rStyle w:val="CommentReference"/>
        </w:rPr>
        <w:annotationRef/>
      </w:r>
      <w:r>
        <w:t>Update with metabolomics software</w:t>
      </w:r>
    </w:p>
  </w:comment>
  <w:comment w:id="143" w:author="Andy Jones" w:date="2017-04-25T15:46:00Z" w:initials="AJ">
    <w:p w14:paraId="2FB774ED" w14:textId="5B41C886" w:rsidR="00E94F6E" w:rsidRDefault="00E94F6E" w:rsidP="00354AE3">
      <w:pPr>
        <w:pStyle w:val="CommentText"/>
      </w:pPr>
      <w:r>
        <w:rPr>
          <w:rStyle w:val="CommentReference"/>
        </w:rPr>
        <w:annotationRef/>
      </w:r>
      <w:r>
        <w:t>We need a section above describing clearly what is an assay.</w:t>
      </w:r>
    </w:p>
  </w:comment>
  <w:comment w:id="144" w:author="Andy Jones" w:date="2017-08-22T15:56:00Z" w:initials="AJ">
    <w:p w14:paraId="312D05AF" w14:textId="5CB7F720" w:rsidR="00E94F6E" w:rsidRDefault="00E94F6E">
      <w:pPr>
        <w:pStyle w:val="CommentText"/>
      </w:pPr>
      <w:r>
        <w:rPr>
          <w:rStyle w:val="CommentReference"/>
        </w:rPr>
        <w:annotationRef/>
      </w:r>
      <w:r>
        <w:t>Need an example to show this working</w:t>
      </w:r>
    </w:p>
  </w:comment>
  <w:comment w:id="145" w:author="Andy Jones" w:date="2017-08-22T15:57:00Z" w:initials="AJ">
    <w:p w14:paraId="3719EE31" w14:textId="72D6E63A" w:rsidR="00E94F6E" w:rsidRDefault="00E94F6E">
      <w:pPr>
        <w:pStyle w:val="CommentText"/>
      </w:pPr>
      <w:r>
        <w:rPr>
          <w:rStyle w:val="CommentReference"/>
        </w:rPr>
        <w:annotationRef/>
      </w:r>
      <w:r>
        <w:t>Need section higher up that explains clearly the cardinalities and real world concepts these represent</w:t>
      </w:r>
    </w:p>
  </w:comment>
  <w:comment w:id="146" w:author="Andy Jones" w:date="2017-08-22T18:04:00Z" w:initials="AJ">
    <w:p w14:paraId="3984A8F8" w14:textId="2E31B373" w:rsidR="00E94F6E" w:rsidRDefault="00E94F6E">
      <w:pPr>
        <w:pStyle w:val="CommentText"/>
      </w:pPr>
      <w:r>
        <w:rPr>
          <w:rStyle w:val="CommentReference"/>
        </w:rPr>
        <w:annotationRef/>
      </w:r>
      <w:r>
        <w:t>We are using different separator types across the document, these should be made consistent</w:t>
      </w:r>
    </w:p>
  </w:comment>
  <w:comment w:id="147" w:author="Jones, Andy" w:date="2017-08-20T14:21:00Z" w:initials="JA">
    <w:p w14:paraId="742A7DFA" w14:textId="77777777" w:rsidR="00E94F6E" w:rsidRDefault="00E94F6E" w:rsidP="00354AE3">
      <w:pPr>
        <w:pStyle w:val="CommentText"/>
      </w:pPr>
      <w:r>
        <w:rPr>
          <w:rStyle w:val="CommentReference"/>
        </w:rPr>
        <w:annotationRef/>
      </w:r>
      <w:r>
        <w:t>Proposed new attribute in 1.1</w:t>
      </w:r>
    </w:p>
  </w:comment>
  <w:comment w:id="148" w:author="Andy Jones" w:date="2017-08-22T16:09:00Z" w:initials="AJ">
    <w:p w14:paraId="54AC9DD0" w14:textId="40756C95" w:rsidR="00E94F6E" w:rsidRDefault="00E94F6E">
      <w:pPr>
        <w:pStyle w:val="CommentText"/>
      </w:pPr>
      <w:r>
        <w:rPr>
          <w:rStyle w:val="CommentReference"/>
        </w:rPr>
        <w:annotationRef/>
      </w:r>
      <w:r>
        <w:t>Imputation at assay level? Do we wish to capture this method somehow</w:t>
      </w:r>
    </w:p>
  </w:comment>
  <w:comment w:id="149" w:author="Andy Jones" w:date="2017-08-22T16:10:00Z" w:initials="AJ">
    <w:p w14:paraId="3517C3B7" w14:textId="60FC3771" w:rsidR="00E94F6E" w:rsidRDefault="00E94F6E">
      <w:pPr>
        <w:pStyle w:val="CommentText"/>
      </w:pPr>
      <w:r>
        <w:rPr>
          <w:rStyle w:val="CommentReference"/>
        </w:rPr>
        <w:annotationRef/>
      </w:r>
      <w:r>
        <w:t>We need examples</w:t>
      </w:r>
    </w:p>
  </w:comment>
  <w:comment w:id="150" w:author="Andy Jones" w:date="2017-04-26T14:36:00Z" w:initials="AJ">
    <w:p w14:paraId="65E18922" w14:textId="77777777" w:rsidR="00E94F6E" w:rsidRDefault="00E94F6E" w:rsidP="00C04B74">
      <w:pPr>
        <w:pStyle w:val="CommentText"/>
      </w:pPr>
      <w:r>
        <w:rPr>
          <w:rStyle w:val="CommentReference"/>
        </w:rPr>
        <w:annotationRef/>
      </w:r>
      <w:r>
        <w:t>We need to come up with a way of talking about fractions, e.g. by having a fraction ID</w:t>
      </w:r>
    </w:p>
    <w:p w14:paraId="1856C55B" w14:textId="77777777" w:rsidR="00E94F6E" w:rsidRDefault="00E94F6E" w:rsidP="00C04B74">
      <w:pPr>
        <w:pStyle w:val="CommentText"/>
      </w:pPr>
    </w:p>
    <w:p w14:paraId="53DDEC07" w14:textId="3B7C4424" w:rsidR="00E94F6E" w:rsidRDefault="00E94F6E" w:rsidP="00C04B74">
      <w:pPr>
        <w:pStyle w:val="CommentText"/>
      </w:pPr>
      <w:r>
        <w:t>ms_run[1-n]-[1-n]-location</w:t>
      </w:r>
    </w:p>
    <w:p w14:paraId="294EF11F" w14:textId="620D2439" w:rsidR="00E94F6E" w:rsidRDefault="00E94F6E" w:rsidP="00C04B74">
      <w:pPr>
        <w:pStyle w:val="CommentText"/>
      </w:pPr>
    </w:p>
    <w:p w14:paraId="2D3376D3" w14:textId="717CA5C7" w:rsidR="00E94F6E" w:rsidRDefault="00E94F6E" w:rsidP="00C04B74">
      <w:pPr>
        <w:pStyle w:val="CommentText"/>
      </w:pPr>
      <w:r>
        <w:t xml:space="preserve">Provisionally decided to support pre-fractionation by allowing </w:t>
      </w:r>
    </w:p>
  </w:comment>
  <w:comment w:id="151" w:author="Andy Jones" w:date="2017-08-22T16:13:00Z" w:initials="AJ">
    <w:p w14:paraId="756B58B4" w14:textId="42FC029F" w:rsidR="00E94F6E" w:rsidRDefault="00E94F6E">
      <w:pPr>
        <w:pStyle w:val="CommentText"/>
      </w:pPr>
      <w:r>
        <w:rPr>
          <w:rStyle w:val="CommentReference"/>
        </w:rPr>
        <w:annotationRef/>
      </w:r>
      <w:r>
        <w:t>Revisit for pre-fractionation</w:t>
      </w:r>
    </w:p>
  </w:comment>
  <w:comment w:id="152" w:author="Jones, Andy" w:date="2017-08-20T14:01:00Z" w:initials="JA">
    <w:p w14:paraId="7164E835" w14:textId="74A94441" w:rsidR="00E94F6E" w:rsidRDefault="00E94F6E">
      <w:pPr>
        <w:pStyle w:val="CommentText"/>
      </w:pPr>
      <w:r>
        <w:rPr>
          <w:rStyle w:val="CommentReference"/>
        </w:rPr>
        <w:annotationRef/>
      </w:r>
      <w:r>
        <w:t>No need to support pre-fractionation – can reasonably assume all consistent</w:t>
      </w:r>
    </w:p>
  </w:comment>
  <w:comment w:id="153" w:author="Jones, Andy" w:date="2017-08-20T14:03:00Z" w:initials="JA">
    <w:p w14:paraId="57B19F56" w14:textId="64F9E429" w:rsidR="00E94F6E" w:rsidRDefault="00E94F6E">
      <w:pPr>
        <w:pStyle w:val="CommentText"/>
      </w:pPr>
      <w:r>
        <w:rPr>
          <w:rStyle w:val="CommentReference"/>
        </w:rPr>
        <w:annotationRef/>
      </w:r>
      <w:r>
        <w:t>Needs to allow for pre-fractionation</w:t>
      </w:r>
    </w:p>
  </w:comment>
  <w:comment w:id="154" w:author="Jones, Andy" w:date="2017-08-20T14:03:00Z" w:initials="JA">
    <w:p w14:paraId="49CF5CAA" w14:textId="36ECF3D2" w:rsidR="00E94F6E" w:rsidRDefault="00E94F6E">
      <w:pPr>
        <w:pStyle w:val="CommentText"/>
      </w:pPr>
      <w:r>
        <w:rPr>
          <w:rStyle w:val="CommentReference"/>
        </w:rPr>
        <w:annotationRef/>
      </w:r>
      <w:r>
        <w:t>No need to support pre-fractionation</w:t>
      </w:r>
    </w:p>
  </w:comment>
  <w:comment w:id="156" w:author="Jones, Andy" w:date="2016-10-13T13:55:00Z" w:initials="JA">
    <w:p w14:paraId="707D656C" w14:textId="77777777" w:rsidR="00E94F6E" w:rsidRDefault="00E94F6E" w:rsidP="00004135">
      <w:pPr>
        <w:pStyle w:val="CommentText"/>
      </w:pPr>
      <w:r>
        <w:rPr>
          <w:rStyle w:val="CommentReference"/>
        </w:rPr>
        <w:annotationRef/>
      </w:r>
      <w:r>
        <w:t>Make sure to explain that the colon must followed these prefixes in the SMF section below</w:t>
      </w:r>
    </w:p>
  </w:comment>
  <w:comment w:id="158" w:author="Andy Jones" w:date="2017-04-25T14:11:00Z" w:initials="AJ">
    <w:p w14:paraId="6F8F88A5" w14:textId="77777777" w:rsidR="00E94F6E" w:rsidRDefault="00E94F6E" w:rsidP="005E0B41">
      <w:pPr>
        <w:pStyle w:val="CommentText"/>
      </w:pPr>
      <w:r>
        <w:rPr>
          <w:rStyle w:val="CommentReference"/>
        </w:rPr>
        <w:annotationRef/>
      </w:r>
      <w:r>
        <w:t>Examples to be added from a range of software packages.</w:t>
      </w:r>
    </w:p>
  </w:comment>
  <w:comment w:id="159" w:author="Andy Jones" w:date="2017-04-25T14:11:00Z" w:initials="AJ">
    <w:p w14:paraId="71BB68BE" w14:textId="77777777" w:rsidR="00E94F6E" w:rsidRDefault="00E94F6E" w:rsidP="009C5B07">
      <w:pPr>
        <w:pStyle w:val="CommentText"/>
      </w:pPr>
      <w:r>
        <w:rPr>
          <w:rStyle w:val="CommentReference"/>
        </w:rPr>
        <w:annotationRef/>
      </w:r>
      <w:r>
        <w:t>Examples to be added from a range of software packages.</w:t>
      </w:r>
    </w:p>
  </w:comment>
  <w:comment w:id="160" w:author="Andy Jones" w:date="2017-08-22T16:29:00Z" w:initials="AJ">
    <w:p w14:paraId="0F447D8D" w14:textId="0859FA38" w:rsidR="00E94F6E" w:rsidRDefault="00E94F6E">
      <w:pPr>
        <w:pStyle w:val="CommentText"/>
      </w:pPr>
      <w:r>
        <w:rPr>
          <w:rStyle w:val="CommentReference"/>
        </w:rPr>
        <w:annotationRef/>
      </w:r>
      <w:r>
        <w:t>To revisit</w:t>
      </w:r>
    </w:p>
  </w:comment>
  <w:comment w:id="170" w:author="Jones, Andy" w:date="2016-08-25T13:24:00Z" w:initials="JA">
    <w:p w14:paraId="60AF46F4" w14:textId="1F451FE9" w:rsidR="00E94F6E" w:rsidRDefault="00E94F6E">
      <w:pPr>
        <w:pStyle w:val="CommentText"/>
      </w:pPr>
      <w:r>
        <w:rPr>
          <w:rStyle w:val="CommentReference"/>
        </w:rPr>
        <w:annotationRef/>
      </w:r>
      <w:r>
        <w:t>May want to return to this for the case of alternative IDs and ambiguity – should this be formally checkable for structure?</w:t>
      </w:r>
    </w:p>
  </w:comment>
  <w:comment w:id="171" w:author="Jones, Andy" w:date="2016-07-05T10:01:00Z" w:initials="JA">
    <w:p w14:paraId="766781FB" w14:textId="203CBA7D" w:rsidR="00E94F6E" w:rsidRDefault="00E94F6E">
      <w:pPr>
        <w:pStyle w:val="CommentText"/>
      </w:pPr>
      <w:r>
        <w:rPr>
          <w:rStyle w:val="CommentReference"/>
        </w:rPr>
        <w:annotationRef/>
      </w:r>
      <w:r>
        <w:t>Add example showing ambiguity</w:t>
      </w:r>
    </w:p>
  </w:comment>
  <w:comment w:id="172" w:author="Jones, Andy" w:date="2016-07-05T15:36:00Z" w:initials="JA">
    <w:p w14:paraId="5C453D58" w14:textId="227316EF" w:rsidR="00E94F6E" w:rsidRDefault="00E94F6E">
      <w:pPr>
        <w:pStyle w:val="CommentText"/>
      </w:pPr>
      <w:r>
        <w:rPr>
          <w:rStyle w:val="CommentReference"/>
        </w:rPr>
        <w:annotationRef/>
      </w:r>
      <w:r>
        <w:t>Inchi throughout not inchi_key to check</w:t>
      </w:r>
    </w:p>
  </w:comment>
  <w:comment w:id="173" w:author="Jones, Andy" w:date="2016-07-05T14:00:00Z" w:initials="JA">
    <w:p w14:paraId="5B2C0657" w14:textId="77777777" w:rsidR="00E94F6E" w:rsidRDefault="00E94F6E" w:rsidP="00B7291C">
      <w:pPr>
        <w:pStyle w:val="CommentText"/>
      </w:pPr>
      <w:r>
        <w:rPr>
          <w:rStyle w:val="CommentReference"/>
        </w:rPr>
        <w:annotationRef/>
      </w:r>
      <w:r>
        <w:t>Possible addition to Metadata section to describe how RT values are reported in this section</w:t>
      </w:r>
    </w:p>
  </w:comment>
  <w:comment w:id="174" w:author="Andy Jones" w:date="2017-08-23T13:41:00Z" w:initials="AJ">
    <w:p w14:paraId="64EEA7EE" w14:textId="0E890E07" w:rsidR="00E94F6E" w:rsidRDefault="00E94F6E">
      <w:pPr>
        <w:pStyle w:val="CommentText"/>
      </w:pPr>
      <w:r>
        <w:rPr>
          <w:rStyle w:val="CommentReference"/>
        </w:rPr>
        <w:annotationRef/>
      </w:r>
      <w:r>
        <w:t>Joel to insert a regex here.</w:t>
      </w:r>
    </w:p>
  </w:comment>
  <w:comment w:id="175" w:author="Jones, Andy" w:date="2016-08-25T13:57:00Z" w:initials="JA">
    <w:p w14:paraId="41D05D07" w14:textId="2F78C038" w:rsidR="00E94F6E" w:rsidRDefault="00E94F6E">
      <w:pPr>
        <w:pStyle w:val="CommentText"/>
      </w:pPr>
      <w:r>
        <w:rPr>
          <w:rStyle w:val="CommentReference"/>
        </w:rPr>
        <w:annotationRef/>
      </w:r>
      <w:r>
        <w:t>ACTION: Steffen to circulate MSI list to us for discussion about it going into PSI-MS Cv</w:t>
      </w:r>
    </w:p>
  </w:comment>
  <w:comment w:id="176" w:author="Jones, Andy" w:date="2016-09-07T15:13:00Z" w:initials="JA">
    <w:p w14:paraId="299E0432" w14:textId="2D355707" w:rsidR="00E94F6E" w:rsidRDefault="00E94F6E">
      <w:pPr>
        <w:pStyle w:val="CommentText"/>
      </w:pPr>
      <w:r>
        <w:rPr>
          <w:rStyle w:val="CommentReference"/>
        </w:rPr>
        <w:annotationRef/>
      </w:r>
      <w:r>
        <w:t>Review docs for how to insert userParams with an example</w:t>
      </w:r>
    </w:p>
    <w:p w14:paraId="0CAFA440" w14:textId="77777777" w:rsidR="00E94F6E" w:rsidRDefault="00E94F6E">
      <w:pPr>
        <w:pStyle w:val="CommentText"/>
      </w:pPr>
    </w:p>
    <w:p w14:paraId="493CD67C" w14:textId="77777777" w:rsidR="00E94F6E" w:rsidRDefault="00E94F6E">
      <w:pPr>
        <w:pStyle w:val="CommentText"/>
      </w:pPr>
    </w:p>
    <w:p w14:paraId="3DFD2578" w14:textId="33933EF1" w:rsidR="00E94F6E" w:rsidRDefault="00E94F6E">
      <w:pPr>
        <w:pStyle w:val="CommentText"/>
      </w:pPr>
      <w:r>
        <w:t>Do we want to state that only PSI-MS can be used here, or any CV / ontology?</w:t>
      </w:r>
    </w:p>
  </w:comment>
  <w:comment w:id="178" w:author="Jones, Andy" w:date="2017-08-20T13:28:00Z" w:initials="JA">
    <w:p w14:paraId="380B391B" w14:textId="3F40711D" w:rsidR="00E94F6E" w:rsidRDefault="00E94F6E">
      <w:pPr>
        <w:pStyle w:val="CommentText"/>
      </w:pPr>
      <w:r>
        <w:rPr>
          <w:rStyle w:val="CommentReference"/>
        </w:rPr>
        <w:annotationRef/>
      </w:r>
      <w:r>
        <w:t>Add URL to these recommendations?</w:t>
      </w:r>
    </w:p>
  </w:comment>
  <w:comment w:id="179" w:author="Andy Jones" w:date="2017-08-23T13:47:00Z" w:initials="AJ">
    <w:p w14:paraId="69BD472F" w14:textId="05D7E654" w:rsidR="00E94F6E" w:rsidRDefault="00E94F6E">
      <w:pPr>
        <w:pStyle w:val="CommentText"/>
      </w:pPr>
      <w:r>
        <w:rPr>
          <w:rStyle w:val="CommentReference"/>
        </w:rPr>
        <w:annotationRef/>
      </w:r>
      <w:r>
        <w:t>Joel to write a regex for this</w:t>
      </w:r>
    </w:p>
  </w:comment>
  <w:comment w:id="181" w:author="Andy Jones" w:date="2017-08-23T13:52:00Z" w:initials="AJ">
    <w:p w14:paraId="75509911" w14:textId="60EF328E" w:rsidR="00E94F6E" w:rsidRDefault="00E94F6E">
      <w:pPr>
        <w:pStyle w:val="CommentText"/>
      </w:pPr>
      <w:r>
        <w:rPr>
          <w:rStyle w:val="CommentReference"/>
        </w:rPr>
        <w:annotationRef/>
      </w:r>
      <w:r>
        <w:t>Regex in here</w:t>
      </w:r>
    </w:p>
  </w:comment>
  <w:comment w:id="182" w:author="Jones, Andy" w:date="2016-09-29T13:51:00Z" w:initials="JA">
    <w:p w14:paraId="6CEBB86A" w14:textId="77777777" w:rsidR="00E94F6E" w:rsidRDefault="00E94F6E" w:rsidP="0018358A">
      <w:pPr>
        <w:pStyle w:val="CommentText"/>
      </w:pPr>
      <w:r>
        <w:rPr>
          <w:rStyle w:val="CommentReference"/>
        </w:rPr>
        <w:annotationRef/>
      </w:r>
      <w:r>
        <w:t>To add to documentation how to do this for manual curation etc.</w:t>
      </w:r>
    </w:p>
  </w:comment>
  <w:comment w:id="183" w:author="Jones, Andy" w:date="2016-09-29T13:51:00Z" w:initials="JA">
    <w:p w14:paraId="0DC272BA" w14:textId="1CADDF66" w:rsidR="00E94F6E" w:rsidRDefault="00E94F6E">
      <w:pPr>
        <w:pStyle w:val="CommentText"/>
      </w:pPr>
      <w:r>
        <w:rPr>
          <w:rStyle w:val="CommentReference"/>
        </w:rPr>
        <w:annotationRef/>
      </w:r>
      <w:r>
        <w:t>To add to documentation how to do this for manual curation etc.</w:t>
      </w:r>
    </w:p>
  </w:comment>
  <w:comment w:id="189" w:author="Andy Jones" w:date="2017-04-25T16:58:00Z" w:initials="AJ">
    <w:p w14:paraId="3FD27992" w14:textId="3E64AA41" w:rsidR="00E94F6E" w:rsidRDefault="00E94F6E">
      <w:pPr>
        <w:pStyle w:val="CommentText"/>
      </w:pPr>
      <w:r>
        <w:rPr>
          <w:rStyle w:val="CommentReference"/>
        </w:rPr>
        <w:annotationRef/>
      </w:r>
      <w:r>
        <w:t>Author list to be updated</w:t>
      </w:r>
    </w:p>
  </w:comment>
  <w:comment w:id="192" w:author="Jones, Andy" w:date="2017-08-20T13:32:00Z" w:initials="JA">
    <w:p w14:paraId="5CFB073D" w14:textId="46FB5466" w:rsidR="00E94F6E" w:rsidRDefault="00E94F6E">
      <w:pPr>
        <w:pStyle w:val="CommentText"/>
      </w:pPr>
      <w:r>
        <w:rPr>
          <w:rStyle w:val="CommentReference"/>
        </w:rPr>
        <w:annotationRef/>
      </w:r>
      <w:r>
        <w:t>Add reference for mzTab 1.0</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351398" w15:done="0"/>
  <w15:commentEx w15:paraId="06C2FA16" w15:done="0"/>
  <w15:commentEx w15:paraId="4CBA70DB" w15:done="0"/>
  <w15:commentEx w15:paraId="334608DA" w15:done="0"/>
  <w15:commentEx w15:paraId="778DB963" w15:done="0"/>
  <w15:commentEx w15:paraId="12438C41" w15:done="0"/>
  <w15:commentEx w15:paraId="63297937" w15:done="0"/>
  <w15:commentEx w15:paraId="2FB774ED" w15:done="0"/>
  <w15:commentEx w15:paraId="312D05AF" w15:done="0"/>
  <w15:commentEx w15:paraId="3719EE31" w15:done="0"/>
  <w15:commentEx w15:paraId="3984A8F8" w15:done="0"/>
  <w15:commentEx w15:paraId="742A7DFA" w15:done="0"/>
  <w15:commentEx w15:paraId="54AC9DD0" w15:done="0"/>
  <w15:commentEx w15:paraId="3517C3B7" w15:done="0"/>
  <w15:commentEx w15:paraId="2D3376D3" w15:done="0"/>
  <w15:commentEx w15:paraId="756B58B4" w15:done="0"/>
  <w15:commentEx w15:paraId="7164E835" w15:done="0"/>
  <w15:commentEx w15:paraId="57B19F56" w15:done="0"/>
  <w15:commentEx w15:paraId="49CF5CAA" w15:done="0"/>
  <w15:commentEx w15:paraId="707D656C" w15:done="0"/>
  <w15:commentEx w15:paraId="6F8F88A5" w15:done="0"/>
  <w15:commentEx w15:paraId="71BB68BE" w15:done="0"/>
  <w15:commentEx w15:paraId="0F447D8D" w15:done="0"/>
  <w15:commentEx w15:paraId="60AF46F4" w15:done="0"/>
  <w15:commentEx w15:paraId="766781FB" w15:done="0"/>
  <w15:commentEx w15:paraId="5C453D58" w15:done="0"/>
  <w15:commentEx w15:paraId="5B2C0657" w15:done="0"/>
  <w15:commentEx w15:paraId="64EEA7EE" w15:done="0"/>
  <w15:commentEx w15:paraId="41D05D07" w15:done="0"/>
  <w15:commentEx w15:paraId="3DFD2578" w15:done="0"/>
  <w15:commentEx w15:paraId="380B391B" w15:done="0"/>
  <w15:commentEx w15:paraId="69BD472F" w15:done="0"/>
  <w15:commentEx w15:paraId="75509911" w15:done="0"/>
  <w15:commentEx w15:paraId="6CEBB86A" w15:done="0"/>
  <w15:commentEx w15:paraId="0DC272BA" w15:done="0"/>
  <w15:commentEx w15:paraId="3FD27992" w15:done="0"/>
  <w15:commentEx w15:paraId="5CFB07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351398" w16cid:durableId="1D4695A0"/>
  <w16cid:commentId w16cid:paraId="06C2FA16" w16cid:durableId="1D4695A1"/>
  <w16cid:commentId w16cid:paraId="4CBA70DB" w16cid:durableId="1D4808DA"/>
  <w16cid:commentId w16cid:paraId="334608DA" w16cid:durableId="1D469E8D"/>
  <w16cid:commentId w16cid:paraId="778DB963" w16cid:durableId="1D4695AB"/>
  <w16cid:commentId w16cid:paraId="12438C41" w16cid:durableId="1D47CE1D"/>
  <w16cid:commentId w16cid:paraId="63297937" w16cid:durableId="1D46A3FD"/>
  <w16cid:commentId w16cid:paraId="2FB774ED" w16cid:durableId="1D4695B6"/>
  <w16cid:commentId w16cid:paraId="312D05AF" w16cid:durableId="1D46D298"/>
  <w16cid:commentId w16cid:paraId="3719EE31" w16cid:durableId="1D46D2E6"/>
  <w16cid:commentId w16cid:paraId="3984A8F8" w16cid:durableId="1D46F0BF"/>
  <w16cid:commentId w16cid:paraId="742A7DFA" w16cid:durableId="1D4695BB"/>
  <w16cid:commentId w16cid:paraId="54AC9DD0" w16cid:durableId="1D46D5BD"/>
  <w16cid:commentId w16cid:paraId="3517C3B7" w16cid:durableId="1D46D5EC"/>
  <w16cid:commentId w16cid:paraId="2D3376D3" w16cid:durableId="1D4695B1"/>
  <w16cid:commentId w16cid:paraId="756B58B4" w16cid:durableId="1D46D698"/>
  <w16cid:commentId w16cid:paraId="7164E835" w16cid:durableId="1D4695B2"/>
  <w16cid:commentId w16cid:paraId="57B19F56" w16cid:durableId="1D4695B4"/>
  <w16cid:commentId w16cid:paraId="49CF5CAA" w16cid:durableId="1D4695B5"/>
  <w16cid:commentId w16cid:paraId="707D656C" w16cid:durableId="1D4695BF"/>
  <w16cid:commentId w16cid:paraId="6F8F88A5" w16cid:durableId="1D4695BD"/>
  <w16cid:commentId w16cid:paraId="71BB68BE" w16cid:durableId="1D4695BE"/>
  <w16cid:commentId w16cid:paraId="0F447D8D" w16cid:durableId="1D46DA68"/>
  <w16cid:commentId w16cid:paraId="60AF46F4" w16cid:durableId="1D4695D0"/>
  <w16cid:commentId w16cid:paraId="766781FB" w16cid:durableId="1D4695D1"/>
  <w16cid:commentId w16cid:paraId="5C453D58" w16cid:durableId="1D4695D3"/>
  <w16cid:commentId w16cid:paraId="5B2C0657" w16cid:durableId="1D4695D6"/>
  <w16cid:commentId w16cid:paraId="64EEA7EE" w16cid:durableId="1D48047D"/>
  <w16cid:commentId w16cid:paraId="41D05D07" w16cid:durableId="1D4695D8"/>
  <w16cid:commentId w16cid:paraId="3DFD2578" w16cid:durableId="1D4695DE"/>
  <w16cid:commentId w16cid:paraId="380B391B" w16cid:durableId="1D4695E0"/>
  <w16cid:commentId w16cid:paraId="69BD472F" w16cid:durableId="1D4805E2"/>
  <w16cid:commentId w16cid:paraId="75509911" w16cid:durableId="1D480730"/>
  <w16cid:commentId w16cid:paraId="6CEBB86A" w16cid:durableId="1D4695E6"/>
  <w16cid:commentId w16cid:paraId="0DC272BA" w16cid:durableId="1D4695E7"/>
  <w16cid:commentId w16cid:paraId="3FD27992" w16cid:durableId="1D4695E8"/>
  <w16cid:commentId w16cid:paraId="5CFB073D" w16cid:durableId="1D4695E9"/>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368D62" w14:textId="77777777" w:rsidR="001D3BB7" w:rsidRDefault="001D3BB7">
      <w:r>
        <w:separator/>
      </w:r>
    </w:p>
  </w:endnote>
  <w:endnote w:type="continuationSeparator" w:id="0">
    <w:p w14:paraId="6C478269" w14:textId="77777777" w:rsidR="001D3BB7" w:rsidRDefault="001D3BB7">
      <w:r>
        <w:continuationSeparator/>
      </w:r>
    </w:p>
  </w:endnote>
  <w:endnote w:type="continuationNotice" w:id="1">
    <w:p w14:paraId="01BD5242" w14:textId="77777777" w:rsidR="001D3BB7" w:rsidRDefault="001D3BB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4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1BC6FE" w14:textId="33A80BF7" w:rsidR="00E94F6E" w:rsidRDefault="001D3BB7" w:rsidP="007A1183">
    <w:pPr>
      <w:pStyle w:val="Footer"/>
      <w:tabs>
        <w:tab w:val="clear" w:pos="4320"/>
      </w:tabs>
    </w:pPr>
    <w:hyperlink r:id="rId1" w:history="1">
      <w:r w:rsidR="00E94F6E" w:rsidRPr="0006081C">
        <w:rPr>
          <w:rStyle w:val="Hyperlink"/>
        </w:rPr>
        <w:t>http://www.psidev.info/</w:t>
      </w:r>
    </w:hyperlink>
    <w:r w:rsidR="00E94F6E">
      <w:rPr>
        <w:rStyle w:val="PageNumber"/>
      </w:rPr>
      <w:tab/>
    </w:r>
    <w:r w:rsidR="00E94F6E">
      <w:rPr>
        <w:rStyle w:val="PageNumber"/>
      </w:rPr>
      <w:fldChar w:fldCharType="begin"/>
    </w:r>
    <w:r w:rsidR="00E94F6E">
      <w:rPr>
        <w:rStyle w:val="PageNumber"/>
      </w:rPr>
      <w:instrText xml:space="preserve"> PAGE </w:instrText>
    </w:r>
    <w:r w:rsidR="00E94F6E">
      <w:rPr>
        <w:rStyle w:val="PageNumber"/>
      </w:rPr>
      <w:fldChar w:fldCharType="separate"/>
    </w:r>
    <w:r w:rsidR="009D68F8">
      <w:rPr>
        <w:rStyle w:val="PageNumber"/>
        <w:noProof/>
      </w:rPr>
      <w:t>4</w:t>
    </w:r>
    <w:r w:rsidR="00E94F6E">
      <w:rPr>
        <w:rStyle w:val="PageNumber"/>
      </w:rPr>
      <w:fldChar w:fldCharType="end"/>
    </w:r>
    <w:r w:rsidR="00E94F6E">
      <w:rPr>
        <w:rStyle w:val="PageNumber"/>
      </w:rPr>
      <w:t xml:space="preserve"> / </w:t>
    </w:r>
    <w:fldSimple w:instr=" NUMPAGES   \* MERGEFORMAT ">
      <w:r w:rsidR="009D68F8" w:rsidRPr="009D68F8">
        <w:rPr>
          <w:rStyle w:val="PageNumber"/>
          <w:noProof/>
        </w:rPr>
        <w:t>33</w:t>
      </w:r>
    </w:fldSimple>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218766" w14:textId="77777777" w:rsidR="001D3BB7" w:rsidRDefault="001D3BB7">
      <w:r>
        <w:separator/>
      </w:r>
    </w:p>
  </w:footnote>
  <w:footnote w:type="continuationSeparator" w:id="0">
    <w:p w14:paraId="2FEAE479" w14:textId="77777777" w:rsidR="001D3BB7" w:rsidRDefault="001D3BB7">
      <w:r>
        <w:continuationSeparator/>
      </w:r>
    </w:p>
  </w:footnote>
  <w:footnote w:type="continuationNotice" w:id="1">
    <w:p w14:paraId="32D1A968" w14:textId="77777777" w:rsidR="001D3BB7" w:rsidRDefault="001D3BB7"/>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D8B5D6" w14:textId="5D7949BA" w:rsidR="00E94F6E" w:rsidRDefault="00E94F6E" w:rsidP="007A1183">
    <w:pPr>
      <w:tabs>
        <w:tab w:val="left" w:pos="7938"/>
      </w:tabs>
    </w:pPr>
    <w:r>
      <w:rPr>
        <w:lang w:val="en-GB"/>
      </w:rPr>
      <w:t>mzTab Specification version 1.1.0-draft                                                                Aug 2017</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F2C6609" w14:textId="77777777" w:rsidR="00E94F6E" w:rsidRDefault="00E94F6E" w:rsidP="007A1183">
    <w:pPr>
      <w:rPr>
        <w:lang w:val="en-GB"/>
      </w:rPr>
    </w:pPr>
    <w:r>
      <w:rPr>
        <w:lang w:val="en-GB"/>
      </w:rPr>
      <w:t>PSI Recommendation</w:t>
    </w:r>
  </w:p>
  <w:p w14:paraId="35531101" w14:textId="77777777" w:rsidR="00E94F6E" w:rsidRDefault="00E94F6E" w:rsidP="007A1183">
    <w:pPr>
      <w:rPr>
        <w:lang w:val="en-GB"/>
      </w:rPr>
    </w:pPr>
    <w:r>
      <w:rPr>
        <w:lang w:val="en-GB"/>
      </w:rPr>
      <w:t>PSI Proteomics Informatics Workgroup</w:t>
    </w:r>
  </w:p>
  <w:p w14:paraId="4EC033DF" w14:textId="1C3EED70" w:rsidR="00E94F6E" w:rsidRDefault="00E94F6E" w:rsidP="007A1183">
    <w:pPr>
      <w:rPr>
        <w:lang w:val="en-GB"/>
      </w:rPr>
    </w:pPr>
    <w:r>
      <w:rPr>
        <w:lang w:val="en-GB"/>
      </w:rPr>
      <w:t>Version 1.1.0-draft</w:t>
    </w:r>
  </w:p>
  <w:p w14:paraId="241A0CFB" w14:textId="5F2B0265" w:rsidR="00E94F6E" w:rsidRPr="00B64B28" w:rsidRDefault="00231B18" w:rsidP="007A1183">
    <w:pPr>
      <w:jc w:val="right"/>
    </w:pPr>
    <w:r>
      <w:t>AUTHORS IN HERE</w:t>
    </w:r>
  </w:p>
  <w:p w14:paraId="1670B5E1" w14:textId="77777777" w:rsidR="00E94F6E" w:rsidRDefault="00E94F6E" w:rsidP="007A1183"/>
  <w:p w14:paraId="7CFE3128" w14:textId="77777777" w:rsidR="00E94F6E" w:rsidRDefault="00E94F6E" w:rsidP="007A1183">
    <w:pPr>
      <w:jc w:val="right"/>
    </w:pPr>
    <w:r>
      <w:t>June 1, 2012</w:t>
    </w:r>
  </w:p>
  <w:p w14:paraId="3EB0C31E" w14:textId="39A8C40A" w:rsidR="00E94F6E" w:rsidRDefault="00E94F6E" w:rsidP="007A1183">
    <w:pPr>
      <w:jc w:val="right"/>
    </w:pPr>
    <w:r>
      <w:t>Last Updated: Aug 2017</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7" type="#_x0000_t75" style="width:12.15pt;height:12.15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activeWritingStyle w:appName="MSWord" w:lang="en-GB" w:vendorID="64" w:dllVersion="131078" w:nlCheck="1" w:checkStyle="1"/>
  <w:activeWritingStyle w:appName="MSWord" w:lang="en-US" w:vendorID="64" w:dllVersion="131078" w:nlCheck="1" w:checkStyle="1"/>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4135"/>
    <w:rsid w:val="0000528C"/>
    <w:rsid w:val="00005D87"/>
    <w:rsid w:val="00006606"/>
    <w:rsid w:val="00007757"/>
    <w:rsid w:val="000110EC"/>
    <w:rsid w:val="0001559C"/>
    <w:rsid w:val="000162FE"/>
    <w:rsid w:val="000169B7"/>
    <w:rsid w:val="0001784F"/>
    <w:rsid w:val="00017904"/>
    <w:rsid w:val="00020935"/>
    <w:rsid w:val="00020BCB"/>
    <w:rsid w:val="00021689"/>
    <w:rsid w:val="00021A60"/>
    <w:rsid w:val="00021C02"/>
    <w:rsid w:val="00022B8C"/>
    <w:rsid w:val="00026954"/>
    <w:rsid w:val="00026B54"/>
    <w:rsid w:val="00027392"/>
    <w:rsid w:val="000307E5"/>
    <w:rsid w:val="00031A65"/>
    <w:rsid w:val="00032441"/>
    <w:rsid w:val="000341A1"/>
    <w:rsid w:val="00034D45"/>
    <w:rsid w:val="00036113"/>
    <w:rsid w:val="000411DE"/>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1E26"/>
    <w:rsid w:val="000620DE"/>
    <w:rsid w:val="00063C14"/>
    <w:rsid w:val="0006450C"/>
    <w:rsid w:val="00065BEF"/>
    <w:rsid w:val="00066FFF"/>
    <w:rsid w:val="0006759B"/>
    <w:rsid w:val="000703E4"/>
    <w:rsid w:val="000711B5"/>
    <w:rsid w:val="000718EF"/>
    <w:rsid w:val="00071E80"/>
    <w:rsid w:val="000725FB"/>
    <w:rsid w:val="000753F5"/>
    <w:rsid w:val="00076209"/>
    <w:rsid w:val="00077A48"/>
    <w:rsid w:val="00077EB7"/>
    <w:rsid w:val="0008093B"/>
    <w:rsid w:val="00090EB4"/>
    <w:rsid w:val="00091B5B"/>
    <w:rsid w:val="000948A5"/>
    <w:rsid w:val="0009573E"/>
    <w:rsid w:val="00095911"/>
    <w:rsid w:val="000969B0"/>
    <w:rsid w:val="000975E1"/>
    <w:rsid w:val="000979AE"/>
    <w:rsid w:val="000A0BD5"/>
    <w:rsid w:val="000A16D3"/>
    <w:rsid w:val="000A1BAD"/>
    <w:rsid w:val="000A2CF5"/>
    <w:rsid w:val="000A537B"/>
    <w:rsid w:val="000A7B2D"/>
    <w:rsid w:val="000B0ACD"/>
    <w:rsid w:val="000B133B"/>
    <w:rsid w:val="000B293A"/>
    <w:rsid w:val="000B30DE"/>
    <w:rsid w:val="000B46F9"/>
    <w:rsid w:val="000B4F29"/>
    <w:rsid w:val="000B51FC"/>
    <w:rsid w:val="000B7959"/>
    <w:rsid w:val="000B7A61"/>
    <w:rsid w:val="000C04AE"/>
    <w:rsid w:val="000C1A35"/>
    <w:rsid w:val="000C1D66"/>
    <w:rsid w:val="000C4102"/>
    <w:rsid w:val="000C4B15"/>
    <w:rsid w:val="000D098B"/>
    <w:rsid w:val="000D0D93"/>
    <w:rsid w:val="000D152C"/>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4152"/>
    <w:rsid w:val="001074BC"/>
    <w:rsid w:val="00110053"/>
    <w:rsid w:val="0011215D"/>
    <w:rsid w:val="00113665"/>
    <w:rsid w:val="0011599C"/>
    <w:rsid w:val="0012038D"/>
    <w:rsid w:val="0012174E"/>
    <w:rsid w:val="00121EBC"/>
    <w:rsid w:val="00122A65"/>
    <w:rsid w:val="00124314"/>
    <w:rsid w:val="00124BA6"/>
    <w:rsid w:val="00126463"/>
    <w:rsid w:val="00126C9C"/>
    <w:rsid w:val="001272FB"/>
    <w:rsid w:val="00127C9B"/>
    <w:rsid w:val="001309F7"/>
    <w:rsid w:val="0013208A"/>
    <w:rsid w:val="001331A8"/>
    <w:rsid w:val="001332DD"/>
    <w:rsid w:val="0013367F"/>
    <w:rsid w:val="00133F23"/>
    <w:rsid w:val="001400BD"/>
    <w:rsid w:val="00140335"/>
    <w:rsid w:val="001412FB"/>
    <w:rsid w:val="001418CA"/>
    <w:rsid w:val="00142291"/>
    <w:rsid w:val="00147540"/>
    <w:rsid w:val="00147AC0"/>
    <w:rsid w:val="00150A1A"/>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5FED"/>
    <w:rsid w:val="00177FD4"/>
    <w:rsid w:val="00181152"/>
    <w:rsid w:val="00181BA7"/>
    <w:rsid w:val="00181D7F"/>
    <w:rsid w:val="00182A17"/>
    <w:rsid w:val="00183172"/>
    <w:rsid w:val="001834F9"/>
    <w:rsid w:val="0018358A"/>
    <w:rsid w:val="00184DE5"/>
    <w:rsid w:val="00185508"/>
    <w:rsid w:val="0018651D"/>
    <w:rsid w:val="001923AC"/>
    <w:rsid w:val="00192426"/>
    <w:rsid w:val="001946DF"/>
    <w:rsid w:val="0019498C"/>
    <w:rsid w:val="00194FFD"/>
    <w:rsid w:val="001962C5"/>
    <w:rsid w:val="00196C01"/>
    <w:rsid w:val="0019730D"/>
    <w:rsid w:val="001974B9"/>
    <w:rsid w:val="0019777F"/>
    <w:rsid w:val="00197EEF"/>
    <w:rsid w:val="001A2BF9"/>
    <w:rsid w:val="001A31AF"/>
    <w:rsid w:val="001A3281"/>
    <w:rsid w:val="001A356F"/>
    <w:rsid w:val="001A3CF1"/>
    <w:rsid w:val="001A3F7B"/>
    <w:rsid w:val="001A7128"/>
    <w:rsid w:val="001B1326"/>
    <w:rsid w:val="001B160B"/>
    <w:rsid w:val="001B1CFE"/>
    <w:rsid w:val="001B22F4"/>
    <w:rsid w:val="001B3591"/>
    <w:rsid w:val="001B42F9"/>
    <w:rsid w:val="001B47D2"/>
    <w:rsid w:val="001B4AF3"/>
    <w:rsid w:val="001B50A5"/>
    <w:rsid w:val="001B5554"/>
    <w:rsid w:val="001C0181"/>
    <w:rsid w:val="001C0B66"/>
    <w:rsid w:val="001C18FE"/>
    <w:rsid w:val="001C2EA3"/>
    <w:rsid w:val="001C4770"/>
    <w:rsid w:val="001C48C2"/>
    <w:rsid w:val="001C7440"/>
    <w:rsid w:val="001D01A4"/>
    <w:rsid w:val="001D0747"/>
    <w:rsid w:val="001D0FBA"/>
    <w:rsid w:val="001D1FDB"/>
    <w:rsid w:val="001D24C0"/>
    <w:rsid w:val="001D291A"/>
    <w:rsid w:val="001D3BB7"/>
    <w:rsid w:val="001D3C12"/>
    <w:rsid w:val="001D46AA"/>
    <w:rsid w:val="001D4C16"/>
    <w:rsid w:val="001D756D"/>
    <w:rsid w:val="001D7DEC"/>
    <w:rsid w:val="001E27D0"/>
    <w:rsid w:val="001E35DB"/>
    <w:rsid w:val="001E454B"/>
    <w:rsid w:val="001E69A3"/>
    <w:rsid w:val="001E6B2B"/>
    <w:rsid w:val="001E786F"/>
    <w:rsid w:val="001F0896"/>
    <w:rsid w:val="001F1623"/>
    <w:rsid w:val="001F1D68"/>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251"/>
    <w:rsid w:val="002115DB"/>
    <w:rsid w:val="00211A11"/>
    <w:rsid w:val="00214FA1"/>
    <w:rsid w:val="00216150"/>
    <w:rsid w:val="0022015C"/>
    <w:rsid w:val="00220366"/>
    <w:rsid w:val="002203A9"/>
    <w:rsid w:val="002206A4"/>
    <w:rsid w:val="00221189"/>
    <w:rsid w:val="002223FD"/>
    <w:rsid w:val="00222B4B"/>
    <w:rsid w:val="002233F9"/>
    <w:rsid w:val="0022344B"/>
    <w:rsid w:val="00223BFF"/>
    <w:rsid w:val="002248A5"/>
    <w:rsid w:val="00225747"/>
    <w:rsid w:val="00227E2A"/>
    <w:rsid w:val="00231B18"/>
    <w:rsid w:val="002341EA"/>
    <w:rsid w:val="00234976"/>
    <w:rsid w:val="00234AFF"/>
    <w:rsid w:val="002358E4"/>
    <w:rsid w:val="00237635"/>
    <w:rsid w:val="00241554"/>
    <w:rsid w:val="00241BD9"/>
    <w:rsid w:val="00243972"/>
    <w:rsid w:val="00244428"/>
    <w:rsid w:val="00244B16"/>
    <w:rsid w:val="00250231"/>
    <w:rsid w:val="002502FD"/>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491"/>
    <w:rsid w:val="00275B06"/>
    <w:rsid w:val="0027658D"/>
    <w:rsid w:val="002770CA"/>
    <w:rsid w:val="00277868"/>
    <w:rsid w:val="00281557"/>
    <w:rsid w:val="00281CCD"/>
    <w:rsid w:val="002834DE"/>
    <w:rsid w:val="0028391A"/>
    <w:rsid w:val="00285A4C"/>
    <w:rsid w:val="00285F13"/>
    <w:rsid w:val="002863E0"/>
    <w:rsid w:val="00290990"/>
    <w:rsid w:val="002913CC"/>
    <w:rsid w:val="00291E1D"/>
    <w:rsid w:val="00292B9F"/>
    <w:rsid w:val="00292D0E"/>
    <w:rsid w:val="002940DA"/>
    <w:rsid w:val="002958D8"/>
    <w:rsid w:val="002A140A"/>
    <w:rsid w:val="002A4186"/>
    <w:rsid w:val="002A6E1B"/>
    <w:rsid w:val="002A7516"/>
    <w:rsid w:val="002B0B33"/>
    <w:rsid w:val="002B113B"/>
    <w:rsid w:val="002B2979"/>
    <w:rsid w:val="002B3FEF"/>
    <w:rsid w:val="002B57EC"/>
    <w:rsid w:val="002B5E78"/>
    <w:rsid w:val="002B6033"/>
    <w:rsid w:val="002B6196"/>
    <w:rsid w:val="002B6AC8"/>
    <w:rsid w:val="002B708B"/>
    <w:rsid w:val="002C1BE3"/>
    <w:rsid w:val="002C2555"/>
    <w:rsid w:val="002C3324"/>
    <w:rsid w:val="002C4B7A"/>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2F7D93"/>
    <w:rsid w:val="00301B30"/>
    <w:rsid w:val="00301FBB"/>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613C"/>
    <w:rsid w:val="00347318"/>
    <w:rsid w:val="003504F1"/>
    <w:rsid w:val="00350796"/>
    <w:rsid w:val="003507BD"/>
    <w:rsid w:val="003528CA"/>
    <w:rsid w:val="00352C39"/>
    <w:rsid w:val="00352EE3"/>
    <w:rsid w:val="00353EB0"/>
    <w:rsid w:val="00354AC6"/>
    <w:rsid w:val="00354AE3"/>
    <w:rsid w:val="00355D93"/>
    <w:rsid w:val="00357FFC"/>
    <w:rsid w:val="00361219"/>
    <w:rsid w:val="003614D4"/>
    <w:rsid w:val="00361F6D"/>
    <w:rsid w:val="003638F5"/>
    <w:rsid w:val="00364668"/>
    <w:rsid w:val="00365084"/>
    <w:rsid w:val="0036593B"/>
    <w:rsid w:val="00372673"/>
    <w:rsid w:val="00373531"/>
    <w:rsid w:val="00373BA6"/>
    <w:rsid w:val="003743E6"/>
    <w:rsid w:val="00375453"/>
    <w:rsid w:val="003754BD"/>
    <w:rsid w:val="00375CB3"/>
    <w:rsid w:val="00380572"/>
    <w:rsid w:val="0038057C"/>
    <w:rsid w:val="0038161A"/>
    <w:rsid w:val="00382CF9"/>
    <w:rsid w:val="00384E3B"/>
    <w:rsid w:val="00385F84"/>
    <w:rsid w:val="00386440"/>
    <w:rsid w:val="00386ABB"/>
    <w:rsid w:val="00386B55"/>
    <w:rsid w:val="00387A3F"/>
    <w:rsid w:val="00387AEC"/>
    <w:rsid w:val="003949ED"/>
    <w:rsid w:val="003959B2"/>
    <w:rsid w:val="00395B9E"/>
    <w:rsid w:val="00396602"/>
    <w:rsid w:val="00396FEA"/>
    <w:rsid w:val="00397059"/>
    <w:rsid w:val="003974C0"/>
    <w:rsid w:val="003977B8"/>
    <w:rsid w:val="00397D38"/>
    <w:rsid w:val="003A287A"/>
    <w:rsid w:val="003A34AC"/>
    <w:rsid w:val="003A6D20"/>
    <w:rsid w:val="003A6D81"/>
    <w:rsid w:val="003A7F76"/>
    <w:rsid w:val="003B14A6"/>
    <w:rsid w:val="003B1D10"/>
    <w:rsid w:val="003B4F94"/>
    <w:rsid w:val="003B714A"/>
    <w:rsid w:val="003B7A95"/>
    <w:rsid w:val="003C1C4A"/>
    <w:rsid w:val="003C282B"/>
    <w:rsid w:val="003C2AD3"/>
    <w:rsid w:val="003C2F1B"/>
    <w:rsid w:val="003C3128"/>
    <w:rsid w:val="003C3B91"/>
    <w:rsid w:val="003C6B44"/>
    <w:rsid w:val="003C708B"/>
    <w:rsid w:val="003C7366"/>
    <w:rsid w:val="003C7B20"/>
    <w:rsid w:val="003D13DF"/>
    <w:rsid w:val="003D14E0"/>
    <w:rsid w:val="003D1E4B"/>
    <w:rsid w:val="003D268D"/>
    <w:rsid w:val="003D4A71"/>
    <w:rsid w:val="003D4AFB"/>
    <w:rsid w:val="003D6875"/>
    <w:rsid w:val="003D6E53"/>
    <w:rsid w:val="003E0018"/>
    <w:rsid w:val="003E020C"/>
    <w:rsid w:val="003E2399"/>
    <w:rsid w:val="003E381A"/>
    <w:rsid w:val="003E43C5"/>
    <w:rsid w:val="003E578D"/>
    <w:rsid w:val="003E7BF4"/>
    <w:rsid w:val="003F0356"/>
    <w:rsid w:val="003F046A"/>
    <w:rsid w:val="003F07B2"/>
    <w:rsid w:val="003F165B"/>
    <w:rsid w:val="003F2910"/>
    <w:rsid w:val="003F3A63"/>
    <w:rsid w:val="003F4237"/>
    <w:rsid w:val="003F6BA6"/>
    <w:rsid w:val="003F7E8E"/>
    <w:rsid w:val="003F7F18"/>
    <w:rsid w:val="00400B36"/>
    <w:rsid w:val="00401199"/>
    <w:rsid w:val="0040137E"/>
    <w:rsid w:val="00401718"/>
    <w:rsid w:val="00402C03"/>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BD0"/>
    <w:rsid w:val="00423CE5"/>
    <w:rsid w:val="00423D44"/>
    <w:rsid w:val="004263CD"/>
    <w:rsid w:val="00426DDD"/>
    <w:rsid w:val="004324C2"/>
    <w:rsid w:val="00432B10"/>
    <w:rsid w:val="00432FC7"/>
    <w:rsid w:val="004335B2"/>
    <w:rsid w:val="00433B6E"/>
    <w:rsid w:val="00434051"/>
    <w:rsid w:val="00435199"/>
    <w:rsid w:val="004354E2"/>
    <w:rsid w:val="00435A06"/>
    <w:rsid w:val="004371C2"/>
    <w:rsid w:val="004427FA"/>
    <w:rsid w:val="00442E2B"/>
    <w:rsid w:val="00442F29"/>
    <w:rsid w:val="004439F6"/>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3C97"/>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97C57"/>
    <w:rsid w:val="004A20C5"/>
    <w:rsid w:val="004A2520"/>
    <w:rsid w:val="004A3A38"/>
    <w:rsid w:val="004A5DEF"/>
    <w:rsid w:val="004B0F8B"/>
    <w:rsid w:val="004B19F5"/>
    <w:rsid w:val="004B4BD8"/>
    <w:rsid w:val="004B5952"/>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6588"/>
    <w:rsid w:val="004E737E"/>
    <w:rsid w:val="004F5041"/>
    <w:rsid w:val="004F573F"/>
    <w:rsid w:val="004F575B"/>
    <w:rsid w:val="004F5971"/>
    <w:rsid w:val="004F6D72"/>
    <w:rsid w:val="00502060"/>
    <w:rsid w:val="00502694"/>
    <w:rsid w:val="00504B74"/>
    <w:rsid w:val="005064C2"/>
    <w:rsid w:val="00506B44"/>
    <w:rsid w:val="00507174"/>
    <w:rsid w:val="0051031F"/>
    <w:rsid w:val="00510F12"/>
    <w:rsid w:val="0051103E"/>
    <w:rsid w:val="00511571"/>
    <w:rsid w:val="0051277A"/>
    <w:rsid w:val="00514EF0"/>
    <w:rsid w:val="00515756"/>
    <w:rsid w:val="005173D6"/>
    <w:rsid w:val="00521647"/>
    <w:rsid w:val="00524834"/>
    <w:rsid w:val="00524947"/>
    <w:rsid w:val="00524DE2"/>
    <w:rsid w:val="005256E8"/>
    <w:rsid w:val="005303A4"/>
    <w:rsid w:val="00530469"/>
    <w:rsid w:val="005313C1"/>
    <w:rsid w:val="005313E5"/>
    <w:rsid w:val="005319E7"/>
    <w:rsid w:val="00532837"/>
    <w:rsid w:val="0053325E"/>
    <w:rsid w:val="00534BD9"/>
    <w:rsid w:val="00535A2A"/>
    <w:rsid w:val="00540046"/>
    <w:rsid w:val="005405D3"/>
    <w:rsid w:val="0054139C"/>
    <w:rsid w:val="00541AB0"/>
    <w:rsid w:val="0054241B"/>
    <w:rsid w:val="00542AF3"/>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83F3C"/>
    <w:rsid w:val="00590D57"/>
    <w:rsid w:val="0059119A"/>
    <w:rsid w:val="00591289"/>
    <w:rsid w:val="00591CA6"/>
    <w:rsid w:val="0059206E"/>
    <w:rsid w:val="00592A37"/>
    <w:rsid w:val="00596FE2"/>
    <w:rsid w:val="005A08B6"/>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943"/>
    <w:rsid w:val="005C0AFC"/>
    <w:rsid w:val="005C2B6D"/>
    <w:rsid w:val="005C5637"/>
    <w:rsid w:val="005C7F2A"/>
    <w:rsid w:val="005D18D1"/>
    <w:rsid w:val="005D2304"/>
    <w:rsid w:val="005D2A1E"/>
    <w:rsid w:val="005D2FC2"/>
    <w:rsid w:val="005D487A"/>
    <w:rsid w:val="005D530E"/>
    <w:rsid w:val="005D661A"/>
    <w:rsid w:val="005D79E2"/>
    <w:rsid w:val="005E050B"/>
    <w:rsid w:val="005E0B41"/>
    <w:rsid w:val="005E1EB3"/>
    <w:rsid w:val="005E30D8"/>
    <w:rsid w:val="005E35B2"/>
    <w:rsid w:val="005E46D0"/>
    <w:rsid w:val="005E59B4"/>
    <w:rsid w:val="005E6756"/>
    <w:rsid w:val="005E6B68"/>
    <w:rsid w:val="005E6FDA"/>
    <w:rsid w:val="005F1D6B"/>
    <w:rsid w:val="005F2392"/>
    <w:rsid w:val="005F2A7B"/>
    <w:rsid w:val="005F2CAB"/>
    <w:rsid w:val="005F3144"/>
    <w:rsid w:val="005F333C"/>
    <w:rsid w:val="005F50A7"/>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0D7"/>
    <w:rsid w:val="00680385"/>
    <w:rsid w:val="00680D6D"/>
    <w:rsid w:val="00681F90"/>
    <w:rsid w:val="00681FDF"/>
    <w:rsid w:val="00682869"/>
    <w:rsid w:val="00682E5B"/>
    <w:rsid w:val="00683C71"/>
    <w:rsid w:val="00684AD9"/>
    <w:rsid w:val="00684C56"/>
    <w:rsid w:val="006859E0"/>
    <w:rsid w:val="006865F7"/>
    <w:rsid w:val="0068777B"/>
    <w:rsid w:val="00690A10"/>
    <w:rsid w:val="00691D92"/>
    <w:rsid w:val="00693EA2"/>
    <w:rsid w:val="006944D1"/>
    <w:rsid w:val="0069469E"/>
    <w:rsid w:val="00695D92"/>
    <w:rsid w:val="006972B7"/>
    <w:rsid w:val="006A160E"/>
    <w:rsid w:val="006A1FFA"/>
    <w:rsid w:val="006A211A"/>
    <w:rsid w:val="006A29C0"/>
    <w:rsid w:val="006A2BC1"/>
    <w:rsid w:val="006A49EF"/>
    <w:rsid w:val="006B01BD"/>
    <w:rsid w:val="006B0EDA"/>
    <w:rsid w:val="006B24C8"/>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0823"/>
    <w:rsid w:val="006E1ABC"/>
    <w:rsid w:val="006E27A6"/>
    <w:rsid w:val="006E4142"/>
    <w:rsid w:val="006E4B5A"/>
    <w:rsid w:val="006E794D"/>
    <w:rsid w:val="006E79BB"/>
    <w:rsid w:val="006F15A0"/>
    <w:rsid w:val="006F2181"/>
    <w:rsid w:val="006F35FA"/>
    <w:rsid w:val="006F40B8"/>
    <w:rsid w:val="006F6018"/>
    <w:rsid w:val="006F6052"/>
    <w:rsid w:val="006F6A66"/>
    <w:rsid w:val="006F7196"/>
    <w:rsid w:val="007014DA"/>
    <w:rsid w:val="00702D90"/>
    <w:rsid w:val="00703298"/>
    <w:rsid w:val="007039A0"/>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17236"/>
    <w:rsid w:val="00721C68"/>
    <w:rsid w:val="007243C8"/>
    <w:rsid w:val="00724C57"/>
    <w:rsid w:val="00724DE1"/>
    <w:rsid w:val="0072502A"/>
    <w:rsid w:val="00726643"/>
    <w:rsid w:val="0072699E"/>
    <w:rsid w:val="00726AB2"/>
    <w:rsid w:val="00727BEE"/>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285"/>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4C7A"/>
    <w:rsid w:val="00787812"/>
    <w:rsid w:val="00791E9A"/>
    <w:rsid w:val="00793764"/>
    <w:rsid w:val="00793E4A"/>
    <w:rsid w:val="00795215"/>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18C7"/>
    <w:rsid w:val="007B1D65"/>
    <w:rsid w:val="007B23C8"/>
    <w:rsid w:val="007B3D8F"/>
    <w:rsid w:val="007B413E"/>
    <w:rsid w:val="007B4B93"/>
    <w:rsid w:val="007B4EDF"/>
    <w:rsid w:val="007B714B"/>
    <w:rsid w:val="007B771D"/>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43FA"/>
    <w:rsid w:val="007F71CA"/>
    <w:rsid w:val="007F7D51"/>
    <w:rsid w:val="00800246"/>
    <w:rsid w:val="0080051F"/>
    <w:rsid w:val="00800FBF"/>
    <w:rsid w:val="00801278"/>
    <w:rsid w:val="00801534"/>
    <w:rsid w:val="008026AC"/>
    <w:rsid w:val="00802D9A"/>
    <w:rsid w:val="00805CF0"/>
    <w:rsid w:val="00806F81"/>
    <w:rsid w:val="0081042C"/>
    <w:rsid w:val="0081085A"/>
    <w:rsid w:val="00811347"/>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E0F"/>
    <w:rsid w:val="00826FB8"/>
    <w:rsid w:val="0083002D"/>
    <w:rsid w:val="00830091"/>
    <w:rsid w:val="008309AC"/>
    <w:rsid w:val="008320FD"/>
    <w:rsid w:val="00832399"/>
    <w:rsid w:val="00832BB7"/>
    <w:rsid w:val="00832C71"/>
    <w:rsid w:val="00832D00"/>
    <w:rsid w:val="00835C55"/>
    <w:rsid w:val="0083747F"/>
    <w:rsid w:val="00837CB8"/>
    <w:rsid w:val="00843D0A"/>
    <w:rsid w:val="00844720"/>
    <w:rsid w:val="00844B7D"/>
    <w:rsid w:val="00844DD5"/>
    <w:rsid w:val="00846148"/>
    <w:rsid w:val="00846817"/>
    <w:rsid w:val="008475DC"/>
    <w:rsid w:val="00847651"/>
    <w:rsid w:val="00850A85"/>
    <w:rsid w:val="00850A9A"/>
    <w:rsid w:val="00852F84"/>
    <w:rsid w:val="00854408"/>
    <w:rsid w:val="008546FF"/>
    <w:rsid w:val="00854995"/>
    <w:rsid w:val="0085523B"/>
    <w:rsid w:val="0085630C"/>
    <w:rsid w:val="008574CE"/>
    <w:rsid w:val="00860374"/>
    <w:rsid w:val="00860732"/>
    <w:rsid w:val="00861891"/>
    <w:rsid w:val="008627E1"/>
    <w:rsid w:val="00862ADC"/>
    <w:rsid w:val="008633B9"/>
    <w:rsid w:val="0086420F"/>
    <w:rsid w:val="00864432"/>
    <w:rsid w:val="008666FD"/>
    <w:rsid w:val="008713CB"/>
    <w:rsid w:val="00871758"/>
    <w:rsid w:val="00872636"/>
    <w:rsid w:val="00872799"/>
    <w:rsid w:val="00872BCE"/>
    <w:rsid w:val="00873CBD"/>
    <w:rsid w:val="00873FFA"/>
    <w:rsid w:val="00874709"/>
    <w:rsid w:val="00875CC6"/>
    <w:rsid w:val="00877181"/>
    <w:rsid w:val="00877457"/>
    <w:rsid w:val="0088507E"/>
    <w:rsid w:val="00885680"/>
    <w:rsid w:val="008866EE"/>
    <w:rsid w:val="00886B25"/>
    <w:rsid w:val="00887B0E"/>
    <w:rsid w:val="00891201"/>
    <w:rsid w:val="00891C55"/>
    <w:rsid w:val="00893072"/>
    <w:rsid w:val="008939AB"/>
    <w:rsid w:val="00894008"/>
    <w:rsid w:val="008940A0"/>
    <w:rsid w:val="0089547B"/>
    <w:rsid w:val="00895A05"/>
    <w:rsid w:val="0089670B"/>
    <w:rsid w:val="00897177"/>
    <w:rsid w:val="008A05D6"/>
    <w:rsid w:val="008A06AA"/>
    <w:rsid w:val="008A0BAA"/>
    <w:rsid w:val="008A16B9"/>
    <w:rsid w:val="008A1A78"/>
    <w:rsid w:val="008A1CA9"/>
    <w:rsid w:val="008A2010"/>
    <w:rsid w:val="008A2A7C"/>
    <w:rsid w:val="008A2CA3"/>
    <w:rsid w:val="008A2F21"/>
    <w:rsid w:val="008A5BB3"/>
    <w:rsid w:val="008A612C"/>
    <w:rsid w:val="008B0D27"/>
    <w:rsid w:val="008B1AF5"/>
    <w:rsid w:val="008B25CD"/>
    <w:rsid w:val="008B2611"/>
    <w:rsid w:val="008B3C67"/>
    <w:rsid w:val="008B49CC"/>
    <w:rsid w:val="008B4CD3"/>
    <w:rsid w:val="008B77AE"/>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2CD1"/>
    <w:rsid w:val="008D319A"/>
    <w:rsid w:val="008D3C10"/>
    <w:rsid w:val="008D45A4"/>
    <w:rsid w:val="008D577B"/>
    <w:rsid w:val="008D6CF5"/>
    <w:rsid w:val="008E2C5A"/>
    <w:rsid w:val="008E2FB7"/>
    <w:rsid w:val="008E337B"/>
    <w:rsid w:val="008E42C6"/>
    <w:rsid w:val="008E4AB0"/>
    <w:rsid w:val="008E702E"/>
    <w:rsid w:val="008F189E"/>
    <w:rsid w:val="008F4D65"/>
    <w:rsid w:val="00901510"/>
    <w:rsid w:val="00901CDA"/>
    <w:rsid w:val="00902249"/>
    <w:rsid w:val="00903206"/>
    <w:rsid w:val="009060A6"/>
    <w:rsid w:val="0090646B"/>
    <w:rsid w:val="009069C5"/>
    <w:rsid w:val="00907A4F"/>
    <w:rsid w:val="00910EEF"/>
    <w:rsid w:val="00911C09"/>
    <w:rsid w:val="00914359"/>
    <w:rsid w:val="009149D3"/>
    <w:rsid w:val="00914FED"/>
    <w:rsid w:val="009158C6"/>
    <w:rsid w:val="0091679F"/>
    <w:rsid w:val="009210E1"/>
    <w:rsid w:val="009214FA"/>
    <w:rsid w:val="00921C51"/>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4933"/>
    <w:rsid w:val="009453B2"/>
    <w:rsid w:val="00946C7D"/>
    <w:rsid w:val="00950DEE"/>
    <w:rsid w:val="00950E3C"/>
    <w:rsid w:val="00950ECC"/>
    <w:rsid w:val="00951CE7"/>
    <w:rsid w:val="0095286D"/>
    <w:rsid w:val="00955FCB"/>
    <w:rsid w:val="00957605"/>
    <w:rsid w:val="00957EAC"/>
    <w:rsid w:val="00960307"/>
    <w:rsid w:val="0096309A"/>
    <w:rsid w:val="00963903"/>
    <w:rsid w:val="009641A2"/>
    <w:rsid w:val="00967AD6"/>
    <w:rsid w:val="00970573"/>
    <w:rsid w:val="00970721"/>
    <w:rsid w:val="00970C8A"/>
    <w:rsid w:val="00971543"/>
    <w:rsid w:val="00971C19"/>
    <w:rsid w:val="009739FC"/>
    <w:rsid w:val="009740A6"/>
    <w:rsid w:val="00975668"/>
    <w:rsid w:val="00975733"/>
    <w:rsid w:val="009767EC"/>
    <w:rsid w:val="0098024A"/>
    <w:rsid w:val="00980E0E"/>
    <w:rsid w:val="00980E7E"/>
    <w:rsid w:val="0098205B"/>
    <w:rsid w:val="009823DE"/>
    <w:rsid w:val="00982527"/>
    <w:rsid w:val="00983727"/>
    <w:rsid w:val="0098417E"/>
    <w:rsid w:val="009856A1"/>
    <w:rsid w:val="009857AA"/>
    <w:rsid w:val="00987156"/>
    <w:rsid w:val="00987F66"/>
    <w:rsid w:val="00990713"/>
    <w:rsid w:val="00993C1D"/>
    <w:rsid w:val="00993C50"/>
    <w:rsid w:val="00994152"/>
    <w:rsid w:val="00995699"/>
    <w:rsid w:val="0099579A"/>
    <w:rsid w:val="00995DCA"/>
    <w:rsid w:val="00996166"/>
    <w:rsid w:val="00996423"/>
    <w:rsid w:val="009964B9"/>
    <w:rsid w:val="009A0AEF"/>
    <w:rsid w:val="009A136E"/>
    <w:rsid w:val="009A26BC"/>
    <w:rsid w:val="009A309C"/>
    <w:rsid w:val="009A4979"/>
    <w:rsid w:val="009A59FE"/>
    <w:rsid w:val="009A6BBF"/>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541E"/>
    <w:rsid w:val="009C5B07"/>
    <w:rsid w:val="009C631F"/>
    <w:rsid w:val="009C6F25"/>
    <w:rsid w:val="009D6834"/>
    <w:rsid w:val="009D6862"/>
    <w:rsid w:val="009D68F8"/>
    <w:rsid w:val="009D705E"/>
    <w:rsid w:val="009E0464"/>
    <w:rsid w:val="009E04E6"/>
    <w:rsid w:val="009E0790"/>
    <w:rsid w:val="009E2091"/>
    <w:rsid w:val="009E2C27"/>
    <w:rsid w:val="009E34CD"/>
    <w:rsid w:val="009E750C"/>
    <w:rsid w:val="009F017E"/>
    <w:rsid w:val="009F0CC7"/>
    <w:rsid w:val="009F121E"/>
    <w:rsid w:val="009F3D7F"/>
    <w:rsid w:val="009F4638"/>
    <w:rsid w:val="009F48AF"/>
    <w:rsid w:val="009F5903"/>
    <w:rsid w:val="009F6FF7"/>
    <w:rsid w:val="009F7367"/>
    <w:rsid w:val="009F7547"/>
    <w:rsid w:val="00A00775"/>
    <w:rsid w:val="00A0090D"/>
    <w:rsid w:val="00A01B9C"/>
    <w:rsid w:val="00A03EA5"/>
    <w:rsid w:val="00A04A56"/>
    <w:rsid w:val="00A106B5"/>
    <w:rsid w:val="00A12C43"/>
    <w:rsid w:val="00A136FD"/>
    <w:rsid w:val="00A13D6F"/>
    <w:rsid w:val="00A14EBA"/>
    <w:rsid w:val="00A154CC"/>
    <w:rsid w:val="00A1601B"/>
    <w:rsid w:val="00A2014A"/>
    <w:rsid w:val="00A2020E"/>
    <w:rsid w:val="00A207D1"/>
    <w:rsid w:val="00A22CD0"/>
    <w:rsid w:val="00A25AD7"/>
    <w:rsid w:val="00A274F2"/>
    <w:rsid w:val="00A27C10"/>
    <w:rsid w:val="00A30C5F"/>
    <w:rsid w:val="00A31050"/>
    <w:rsid w:val="00A312A4"/>
    <w:rsid w:val="00A34DA3"/>
    <w:rsid w:val="00A35E69"/>
    <w:rsid w:val="00A42A52"/>
    <w:rsid w:val="00A44ECE"/>
    <w:rsid w:val="00A46513"/>
    <w:rsid w:val="00A47A79"/>
    <w:rsid w:val="00A47E26"/>
    <w:rsid w:val="00A51D1C"/>
    <w:rsid w:val="00A54116"/>
    <w:rsid w:val="00A56E65"/>
    <w:rsid w:val="00A611A0"/>
    <w:rsid w:val="00A6382C"/>
    <w:rsid w:val="00A65834"/>
    <w:rsid w:val="00A66F1B"/>
    <w:rsid w:val="00A67D72"/>
    <w:rsid w:val="00A700CC"/>
    <w:rsid w:val="00A70A7D"/>
    <w:rsid w:val="00A70AD2"/>
    <w:rsid w:val="00A70EC2"/>
    <w:rsid w:val="00A728F8"/>
    <w:rsid w:val="00A74E2B"/>
    <w:rsid w:val="00A7582C"/>
    <w:rsid w:val="00A76658"/>
    <w:rsid w:val="00A777BC"/>
    <w:rsid w:val="00A81B7D"/>
    <w:rsid w:val="00A82A57"/>
    <w:rsid w:val="00A83AAF"/>
    <w:rsid w:val="00A84760"/>
    <w:rsid w:val="00A8479F"/>
    <w:rsid w:val="00A84B79"/>
    <w:rsid w:val="00A8502F"/>
    <w:rsid w:val="00A85DE0"/>
    <w:rsid w:val="00A87672"/>
    <w:rsid w:val="00A87DC8"/>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685"/>
    <w:rsid w:val="00AA6D28"/>
    <w:rsid w:val="00AA6E99"/>
    <w:rsid w:val="00AA7344"/>
    <w:rsid w:val="00AB0BAC"/>
    <w:rsid w:val="00AB3335"/>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3964"/>
    <w:rsid w:val="00AD60EA"/>
    <w:rsid w:val="00AD6D67"/>
    <w:rsid w:val="00AE0684"/>
    <w:rsid w:val="00AE1D20"/>
    <w:rsid w:val="00AE1EAA"/>
    <w:rsid w:val="00AE44CE"/>
    <w:rsid w:val="00AE4BC6"/>
    <w:rsid w:val="00AE5556"/>
    <w:rsid w:val="00AE5706"/>
    <w:rsid w:val="00AF30EA"/>
    <w:rsid w:val="00AF46DE"/>
    <w:rsid w:val="00AF5202"/>
    <w:rsid w:val="00AF5955"/>
    <w:rsid w:val="00AF700B"/>
    <w:rsid w:val="00AF7C61"/>
    <w:rsid w:val="00B00006"/>
    <w:rsid w:val="00B0174C"/>
    <w:rsid w:val="00B0330B"/>
    <w:rsid w:val="00B05517"/>
    <w:rsid w:val="00B067F3"/>
    <w:rsid w:val="00B07759"/>
    <w:rsid w:val="00B07BC1"/>
    <w:rsid w:val="00B106FC"/>
    <w:rsid w:val="00B10ADF"/>
    <w:rsid w:val="00B10D0F"/>
    <w:rsid w:val="00B14305"/>
    <w:rsid w:val="00B14AD8"/>
    <w:rsid w:val="00B1559E"/>
    <w:rsid w:val="00B15934"/>
    <w:rsid w:val="00B15E66"/>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63E6"/>
    <w:rsid w:val="00B37131"/>
    <w:rsid w:val="00B377EE"/>
    <w:rsid w:val="00B40F14"/>
    <w:rsid w:val="00B42A6F"/>
    <w:rsid w:val="00B43AAD"/>
    <w:rsid w:val="00B4408D"/>
    <w:rsid w:val="00B44FC1"/>
    <w:rsid w:val="00B453D5"/>
    <w:rsid w:val="00B46826"/>
    <w:rsid w:val="00B504E6"/>
    <w:rsid w:val="00B50A5A"/>
    <w:rsid w:val="00B51365"/>
    <w:rsid w:val="00B52651"/>
    <w:rsid w:val="00B52CC3"/>
    <w:rsid w:val="00B535F6"/>
    <w:rsid w:val="00B53651"/>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3B2D"/>
    <w:rsid w:val="00B8434D"/>
    <w:rsid w:val="00B84736"/>
    <w:rsid w:val="00B85847"/>
    <w:rsid w:val="00B85C37"/>
    <w:rsid w:val="00B87C67"/>
    <w:rsid w:val="00B94C9C"/>
    <w:rsid w:val="00B9528C"/>
    <w:rsid w:val="00B958DA"/>
    <w:rsid w:val="00B95AE6"/>
    <w:rsid w:val="00B967E7"/>
    <w:rsid w:val="00B96A68"/>
    <w:rsid w:val="00BA1302"/>
    <w:rsid w:val="00BA14D3"/>
    <w:rsid w:val="00BA19E9"/>
    <w:rsid w:val="00BA46AE"/>
    <w:rsid w:val="00BA593D"/>
    <w:rsid w:val="00BA59AC"/>
    <w:rsid w:val="00BA5DB5"/>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0295"/>
    <w:rsid w:val="00BF342C"/>
    <w:rsid w:val="00BF4754"/>
    <w:rsid w:val="00BF4F41"/>
    <w:rsid w:val="00BF577A"/>
    <w:rsid w:val="00BF7842"/>
    <w:rsid w:val="00C03703"/>
    <w:rsid w:val="00C0382C"/>
    <w:rsid w:val="00C03C89"/>
    <w:rsid w:val="00C04781"/>
    <w:rsid w:val="00C04B74"/>
    <w:rsid w:val="00C04C1B"/>
    <w:rsid w:val="00C0533C"/>
    <w:rsid w:val="00C05A62"/>
    <w:rsid w:val="00C10044"/>
    <w:rsid w:val="00C109F9"/>
    <w:rsid w:val="00C10D23"/>
    <w:rsid w:val="00C135F8"/>
    <w:rsid w:val="00C14B97"/>
    <w:rsid w:val="00C16240"/>
    <w:rsid w:val="00C16388"/>
    <w:rsid w:val="00C16AED"/>
    <w:rsid w:val="00C173F7"/>
    <w:rsid w:val="00C17527"/>
    <w:rsid w:val="00C21390"/>
    <w:rsid w:val="00C22112"/>
    <w:rsid w:val="00C22BB3"/>
    <w:rsid w:val="00C22ED5"/>
    <w:rsid w:val="00C24241"/>
    <w:rsid w:val="00C25A78"/>
    <w:rsid w:val="00C260CA"/>
    <w:rsid w:val="00C26587"/>
    <w:rsid w:val="00C26838"/>
    <w:rsid w:val="00C27636"/>
    <w:rsid w:val="00C3078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585C"/>
    <w:rsid w:val="00C56E87"/>
    <w:rsid w:val="00C56ED3"/>
    <w:rsid w:val="00C57D05"/>
    <w:rsid w:val="00C60626"/>
    <w:rsid w:val="00C60C16"/>
    <w:rsid w:val="00C61F26"/>
    <w:rsid w:val="00C63620"/>
    <w:rsid w:val="00C64819"/>
    <w:rsid w:val="00C64B97"/>
    <w:rsid w:val="00C64DDE"/>
    <w:rsid w:val="00C65568"/>
    <w:rsid w:val="00C65909"/>
    <w:rsid w:val="00C66650"/>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7B9"/>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563D"/>
    <w:rsid w:val="00CB67F6"/>
    <w:rsid w:val="00CB6F04"/>
    <w:rsid w:val="00CB7186"/>
    <w:rsid w:val="00CB78FA"/>
    <w:rsid w:val="00CC0841"/>
    <w:rsid w:val="00CC0A3A"/>
    <w:rsid w:val="00CC23D0"/>
    <w:rsid w:val="00CC3D9F"/>
    <w:rsid w:val="00CC6182"/>
    <w:rsid w:val="00CC74F2"/>
    <w:rsid w:val="00CD5229"/>
    <w:rsid w:val="00CD61EE"/>
    <w:rsid w:val="00CD7A4D"/>
    <w:rsid w:val="00CE15FD"/>
    <w:rsid w:val="00CE1EE3"/>
    <w:rsid w:val="00CE21FD"/>
    <w:rsid w:val="00CE44BC"/>
    <w:rsid w:val="00CE6602"/>
    <w:rsid w:val="00CE6D1F"/>
    <w:rsid w:val="00CF29F3"/>
    <w:rsid w:val="00CF2AE2"/>
    <w:rsid w:val="00CF4EB4"/>
    <w:rsid w:val="00CF51A6"/>
    <w:rsid w:val="00CF67CD"/>
    <w:rsid w:val="00CF7804"/>
    <w:rsid w:val="00CF7B4B"/>
    <w:rsid w:val="00D00A3B"/>
    <w:rsid w:val="00D02826"/>
    <w:rsid w:val="00D033AB"/>
    <w:rsid w:val="00D04013"/>
    <w:rsid w:val="00D04522"/>
    <w:rsid w:val="00D05362"/>
    <w:rsid w:val="00D063A5"/>
    <w:rsid w:val="00D07DFC"/>
    <w:rsid w:val="00D10982"/>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34FB"/>
    <w:rsid w:val="00D84074"/>
    <w:rsid w:val="00D84961"/>
    <w:rsid w:val="00D87970"/>
    <w:rsid w:val="00D90BAD"/>
    <w:rsid w:val="00D90FA7"/>
    <w:rsid w:val="00D910BD"/>
    <w:rsid w:val="00D925CC"/>
    <w:rsid w:val="00D93CA0"/>
    <w:rsid w:val="00D93F9D"/>
    <w:rsid w:val="00D94124"/>
    <w:rsid w:val="00D959A2"/>
    <w:rsid w:val="00D97FBF"/>
    <w:rsid w:val="00DA0092"/>
    <w:rsid w:val="00DA1350"/>
    <w:rsid w:val="00DA156D"/>
    <w:rsid w:val="00DA2959"/>
    <w:rsid w:val="00DA4994"/>
    <w:rsid w:val="00DA5246"/>
    <w:rsid w:val="00DA566B"/>
    <w:rsid w:val="00DA6B7F"/>
    <w:rsid w:val="00DB24B9"/>
    <w:rsid w:val="00DB269D"/>
    <w:rsid w:val="00DB4471"/>
    <w:rsid w:val="00DB4582"/>
    <w:rsid w:val="00DB4DFB"/>
    <w:rsid w:val="00DB53A5"/>
    <w:rsid w:val="00DB5AAB"/>
    <w:rsid w:val="00DB740D"/>
    <w:rsid w:val="00DC080B"/>
    <w:rsid w:val="00DC44A0"/>
    <w:rsid w:val="00DC4FA7"/>
    <w:rsid w:val="00DC63F3"/>
    <w:rsid w:val="00DC7117"/>
    <w:rsid w:val="00DC7AFF"/>
    <w:rsid w:val="00DD0C24"/>
    <w:rsid w:val="00DD0C46"/>
    <w:rsid w:val="00DD3C2C"/>
    <w:rsid w:val="00DD3E05"/>
    <w:rsid w:val="00DD68F3"/>
    <w:rsid w:val="00DD733E"/>
    <w:rsid w:val="00DD7EC6"/>
    <w:rsid w:val="00DE0520"/>
    <w:rsid w:val="00DE1C55"/>
    <w:rsid w:val="00DE2701"/>
    <w:rsid w:val="00DE47FD"/>
    <w:rsid w:val="00DE713F"/>
    <w:rsid w:val="00DE731A"/>
    <w:rsid w:val="00DE7C9B"/>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0779F"/>
    <w:rsid w:val="00E11B56"/>
    <w:rsid w:val="00E132A4"/>
    <w:rsid w:val="00E13E93"/>
    <w:rsid w:val="00E15271"/>
    <w:rsid w:val="00E15541"/>
    <w:rsid w:val="00E201C1"/>
    <w:rsid w:val="00E2156B"/>
    <w:rsid w:val="00E22959"/>
    <w:rsid w:val="00E22996"/>
    <w:rsid w:val="00E2498D"/>
    <w:rsid w:val="00E2598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164"/>
    <w:rsid w:val="00E4225F"/>
    <w:rsid w:val="00E423FC"/>
    <w:rsid w:val="00E43445"/>
    <w:rsid w:val="00E47332"/>
    <w:rsid w:val="00E47462"/>
    <w:rsid w:val="00E502CA"/>
    <w:rsid w:val="00E51250"/>
    <w:rsid w:val="00E51957"/>
    <w:rsid w:val="00E53C73"/>
    <w:rsid w:val="00E54F5D"/>
    <w:rsid w:val="00E55475"/>
    <w:rsid w:val="00E55CCD"/>
    <w:rsid w:val="00E55D18"/>
    <w:rsid w:val="00E56FD7"/>
    <w:rsid w:val="00E5778E"/>
    <w:rsid w:val="00E57AA7"/>
    <w:rsid w:val="00E6147A"/>
    <w:rsid w:val="00E61E68"/>
    <w:rsid w:val="00E625C7"/>
    <w:rsid w:val="00E62C59"/>
    <w:rsid w:val="00E64301"/>
    <w:rsid w:val="00E65B60"/>
    <w:rsid w:val="00E666CD"/>
    <w:rsid w:val="00E671A2"/>
    <w:rsid w:val="00E6791A"/>
    <w:rsid w:val="00E67F8C"/>
    <w:rsid w:val="00E67FC7"/>
    <w:rsid w:val="00E7067B"/>
    <w:rsid w:val="00E72960"/>
    <w:rsid w:val="00E73451"/>
    <w:rsid w:val="00E73773"/>
    <w:rsid w:val="00E76C66"/>
    <w:rsid w:val="00E800F1"/>
    <w:rsid w:val="00E83456"/>
    <w:rsid w:val="00E840DB"/>
    <w:rsid w:val="00E842AB"/>
    <w:rsid w:val="00E857A8"/>
    <w:rsid w:val="00E864DD"/>
    <w:rsid w:val="00E86681"/>
    <w:rsid w:val="00E866CC"/>
    <w:rsid w:val="00E90261"/>
    <w:rsid w:val="00E9154F"/>
    <w:rsid w:val="00E9169B"/>
    <w:rsid w:val="00E91A83"/>
    <w:rsid w:val="00E91EF4"/>
    <w:rsid w:val="00E93C52"/>
    <w:rsid w:val="00E93C54"/>
    <w:rsid w:val="00E94CEF"/>
    <w:rsid w:val="00E94EE1"/>
    <w:rsid w:val="00E94F6E"/>
    <w:rsid w:val="00E96505"/>
    <w:rsid w:val="00E97C6D"/>
    <w:rsid w:val="00EA1A35"/>
    <w:rsid w:val="00EA1FD0"/>
    <w:rsid w:val="00EA36FF"/>
    <w:rsid w:val="00EA3B07"/>
    <w:rsid w:val="00EA4D0B"/>
    <w:rsid w:val="00EA4FBC"/>
    <w:rsid w:val="00EA5ED6"/>
    <w:rsid w:val="00EA6486"/>
    <w:rsid w:val="00EA7784"/>
    <w:rsid w:val="00EB09DB"/>
    <w:rsid w:val="00EB356A"/>
    <w:rsid w:val="00EB49B2"/>
    <w:rsid w:val="00EB5635"/>
    <w:rsid w:val="00EB5BC8"/>
    <w:rsid w:val="00EB6C05"/>
    <w:rsid w:val="00EB6C2C"/>
    <w:rsid w:val="00EB739E"/>
    <w:rsid w:val="00EC1471"/>
    <w:rsid w:val="00EC1861"/>
    <w:rsid w:val="00EC1CB4"/>
    <w:rsid w:val="00EC1D3F"/>
    <w:rsid w:val="00EC27F4"/>
    <w:rsid w:val="00EC3675"/>
    <w:rsid w:val="00EC4754"/>
    <w:rsid w:val="00EC6EC8"/>
    <w:rsid w:val="00EC7728"/>
    <w:rsid w:val="00ED08AC"/>
    <w:rsid w:val="00ED0D0B"/>
    <w:rsid w:val="00ED1B8B"/>
    <w:rsid w:val="00ED1FFE"/>
    <w:rsid w:val="00ED3006"/>
    <w:rsid w:val="00ED5296"/>
    <w:rsid w:val="00ED6754"/>
    <w:rsid w:val="00EE0582"/>
    <w:rsid w:val="00EE21F3"/>
    <w:rsid w:val="00EE22BF"/>
    <w:rsid w:val="00EE335A"/>
    <w:rsid w:val="00EE4722"/>
    <w:rsid w:val="00EF0C7B"/>
    <w:rsid w:val="00EF16A0"/>
    <w:rsid w:val="00EF525E"/>
    <w:rsid w:val="00EF59DA"/>
    <w:rsid w:val="00EF6841"/>
    <w:rsid w:val="00EF68B4"/>
    <w:rsid w:val="00EF7033"/>
    <w:rsid w:val="00EF710E"/>
    <w:rsid w:val="00EF74A1"/>
    <w:rsid w:val="00F004F1"/>
    <w:rsid w:val="00F0121B"/>
    <w:rsid w:val="00F02ECA"/>
    <w:rsid w:val="00F03694"/>
    <w:rsid w:val="00F03991"/>
    <w:rsid w:val="00F056F2"/>
    <w:rsid w:val="00F074FB"/>
    <w:rsid w:val="00F07FF1"/>
    <w:rsid w:val="00F1192E"/>
    <w:rsid w:val="00F12C4A"/>
    <w:rsid w:val="00F14093"/>
    <w:rsid w:val="00F15431"/>
    <w:rsid w:val="00F15F30"/>
    <w:rsid w:val="00F17A03"/>
    <w:rsid w:val="00F21307"/>
    <w:rsid w:val="00F21908"/>
    <w:rsid w:val="00F22729"/>
    <w:rsid w:val="00F22E47"/>
    <w:rsid w:val="00F264F2"/>
    <w:rsid w:val="00F27BEA"/>
    <w:rsid w:val="00F30238"/>
    <w:rsid w:val="00F30452"/>
    <w:rsid w:val="00F316D3"/>
    <w:rsid w:val="00F32105"/>
    <w:rsid w:val="00F32519"/>
    <w:rsid w:val="00F3253E"/>
    <w:rsid w:val="00F32B2F"/>
    <w:rsid w:val="00F32EE0"/>
    <w:rsid w:val="00F3305E"/>
    <w:rsid w:val="00F3573A"/>
    <w:rsid w:val="00F357A5"/>
    <w:rsid w:val="00F35FE2"/>
    <w:rsid w:val="00F372DB"/>
    <w:rsid w:val="00F37F22"/>
    <w:rsid w:val="00F405D0"/>
    <w:rsid w:val="00F40A8F"/>
    <w:rsid w:val="00F41B44"/>
    <w:rsid w:val="00F41D6B"/>
    <w:rsid w:val="00F41DC6"/>
    <w:rsid w:val="00F41EFC"/>
    <w:rsid w:val="00F421F1"/>
    <w:rsid w:val="00F42BC1"/>
    <w:rsid w:val="00F44277"/>
    <w:rsid w:val="00F44902"/>
    <w:rsid w:val="00F44ED4"/>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2AC9"/>
    <w:rsid w:val="00F634EE"/>
    <w:rsid w:val="00F640CB"/>
    <w:rsid w:val="00F6528A"/>
    <w:rsid w:val="00F6543F"/>
    <w:rsid w:val="00F66A79"/>
    <w:rsid w:val="00F6707A"/>
    <w:rsid w:val="00F678EB"/>
    <w:rsid w:val="00F67A2A"/>
    <w:rsid w:val="00F71492"/>
    <w:rsid w:val="00F727C8"/>
    <w:rsid w:val="00F72D54"/>
    <w:rsid w:val="00F7415D"/>
    <w:rsid w:val="00F74BF6"/>
    <w:rsid w:val="00F75503"/>
    <w:rsid w:val="00F76A9E"/>
    <w:rsid w:val="00F77B6E"/>
    <w:rsid w:val="00F77C81"/>
    <w:rsid w:val="00F833D0"/>
    <w:rsid w:val="00F84519"/>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6ABE"/>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57C"/>
    <w:rsid w:val="00FC39C7"/>
    <w:rsid w:val="00FC4BF7"/>
    <w:rsid w:val="00FC52FB"/>
    <w:rsid w:val="00FC63F7"/>
    <w:rsid w:val="00FC6A85"/>
    <w:rsid w:val="00FD1782"/>
    <w:rsid w:val="00FD224E"/>
    <w:rsid w:val="00FD3243"/>
    <w:rsid w:val="00FD3302"/>
    <w:rsid w:val="00FD36AA"/>
    <w:rsid w:val="00FD45A3"/>
    <w:rsid w:val="00FD4DCB"/>
    <w:rsid w:val="00FD6E48"/>
    <w:rsid w:val="00FD7F54"/>
    <w:rsid w:val="00FE0D93"/>
    <w:rsid w:val="00FE0E7E"/>
    <w:rsid w:val="00FE2C54"/>
    <w:rsid w:val="00FE35E1"/>
    <w:rsid w:val="00FE642E"/>
    <w:rsid w:val="00FE6A14"/>
    <w:rsid w:val="00FF172E"/>
    <w:rsid w:val="00FF1F9D"/>
    <w:rsid w:val="00FF27D8"/>
    <w:rsid w:val="00FF3FFA"/>
    <w:rsid w:val="00FF575B"/>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 w:type="character" w:customStyle="1" w:styleId="UnresolvedMention">
    <w:name w:val="Unresolved Mention"/>
    <w:basedOn w:val="DefaultParagraphFont"/>
    <w:uiPriority w:val="99"/>
    <w:semiHidden/>
    <w:unhideWhenUsed/>
    <w:rsid w:val="008A2F2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08628936">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1099990">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1029235">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psidev-ms-vocab@lists.sourceforge.net" TargetMode="External"/><Relationship Id="rId18" Type="http://schemas.openxmlformats.org/officeDocument/2006/relationships/hyperlink" Target="http://ebi-pride.googlecode.com/svn/trunk/pride-core/schema/pride_cv.obo" TargetMode="External"/><Relationship Id="rId26" Type="http://schemas.openxmlformats.org/officeDocument/2006/relationships/hyperlink" Target="mailto:juan@ebi.ac.uk" TargetMode="External"/><Relationship Id="rId3" Type="http://schemas.openxmlformats.org/officeDocument/2006/relationships/numbering" Target="numbering.xml"/><Relationship Id="rId21" Type="http://schemas.openxmlformats.org/officeDocument/2006/relationships/hyperlink" Target="http://obo.cvs.sourceforge.net/obo/obo/ontology/anatomy/cell_type/cell.obo" TargetMode="External"/><Relationship Id="rId34"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hyperlink" Target="http://isa-tools.org/" TargetMode="External"/><Relationship Id="rId17" Type="http://schemas.openxmlformats.org/officeDocument/2006/relationships/hyperlink" Target="http://www.unimod.org/obo/unimod.obo" TargetMode="External"/><Relationship Id="rId25" Type="http://schemas.openxmlformats.org/officeDocument/2006/relationships/hyperlink" Target="http://dx.doi.org/10.1351/PAC-REC-06-04-06"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obi.sourceforge.net/" TargetMode="External"/><Relationship Id="rId20" Type="http://schemas.openxmlformats.org/officeDocument/2006/relationships/hyperlink" Target="http://www.brenda-enzymes.info/ontology/tissue/tree/update/update_files/BrendaTissueOBO"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sidev.info/mzml" TargetMode="External"/><Relationship Id="rId24" Type="http://schemas.openxmlformats.org/officeDocument/2006/relationships/hyperlink" Target="http://psidev.cvs.sourceforge.net/viewvc/psidev/psi/psi-ms/mzML/controlledVocabulary/psi-ms.obo" TargetMode="External"/><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www.ebi.ac.uk/chebi/" TargetMode="External"/><Relationship Id="rId23" Type="http://schemas.openxmlformats.org/officeDocument/2006/relationships/hyperlink" Target="ftp://ftp.ebi.ac.uk/path/to/file" TargetMode="External"/><Relationship Id="rId28"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hyperlink" Target="http://www.ebi.ac.uk/ontology-lookup/browse.do?ontName=NEWT"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www.obofoundry.org/cgi-bin/detail.cgi?id=unit" TargetMode="External"/><Relationship Id="rId22" Type="http://schemas.openxmlformats.org/officeDocument/2006/relationships/image" Target="media/image2.emf"/><Relationship Id="rId27" Type="http://schemas.openxmlformats.org/officeDocument/2006/relationships/hyperlink" Target="mailto:juan@ebi.ac.uk" TargetMode="External"/><Relationship Id="rId30" Type="http://schemas.openxmlformats.org/officeDocument/2006/relationships/header" Target="header2.xml"/><Relationship Id="rId8" Type="http://schemas.openxmlformats.org/officeDocument/2006/relationships/endnotes" Target="endnotes.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A72AB9-909E-4DD8-A97D-34F0E0665A7D}">
  <ds:schemaRefs>
    <ds:schemaRef ds:uri="http://schemas.openxmlformats.org/officeDocument/2006/bibliography"/>
  </ds:schemaRefs>
</ds:datastoreItem>
</file>

<file path=customXml/itemProps2.xml><?xml version="1.0" encoding="utf-8"?>
<ds:datastoreItem xmlns:ds="http://schemas.openxmlformats.org/officeDocument/2006/customXml" ds:itemID="{86518D73-683C-4D5E-A4C9-F572362624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TotalTime>
  <Pages>33</Pages>
  <Words>12231</Words>
  <Characters>69719</Characters>
  <Application>Microsoft Office Word</Application>
  <DocSecurity>0</DocSecurity>
  <Lines>580</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817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Jones, Andy</cp:lastModifiedBy>
  <cp:revision>190</cp:revision>
  <cp:lastPrinted>2014-06-20T14:50:00Z</cp:lastPrinted>
  <dcterms:created xsi:type="dcterms:W3CDTF">2017-08-22T10:36:00Z</dcterms:created>
  <dcterms:modified xsi:type="dcterms:W3CDTF">2017-08-24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